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46204" w14:textId="3891C786" w:rsidR="00995460" w:rsidRPr="00043D1A" w:rsidRDefault="00B4412A" w:rsidP="00043D1A">
      <w:pPr>
        <w:spacing w:line="360" w:lineRule="auto"/>
        <w:rPr>
          <w:rFonts w:ascii="Times New Roman" w:hAnsi="Times New Roman" w:cs="Times New Roman"/>
          <w:b/>
          <w:lang w:val="en-US"/>
        </w:rPr>
      </w:pPr>
      <w:r>
        <w:rPr>
          <w:rFonts w:ascii="Times New Roman" w:hAnsi="Times New Roman" w:cs="Times New Roman"/>
          <w:b/>
          <w:lang w:val="en-US"/>
        </w:rPr>
        <w:t xml:space="preserve">Text S1. </w:t>
      </w:r>
      <w:proofErr w:type="spellStart"/>
      <w:proofErr w:type="gramStart"/>
      <w:r>
        <w:rPr>
          <w:rFonts w:ascii="Times New Roman" w:hAnsi="Times New Roman" w:cs="Times New Roman"/>
          <w:b/>
          <w:lang w:val="en-US"/>
        </w:rPr>
        <w:t>RNAi</w:t>
      </w:r>
      <w:proofErr w:type="spellEnd"/>
      <w:r>
        <w:rPr>
          <w:rFonts w:ascii="Times New Roman" w:hAnsi="Times New Roman" w:cs="Times New Roman"/>
          <w:b/>
          <w:lang w:val="en-US"/>
        </w:rPr>
        <w:t xml:space="preserve"> screening procedures and further supplemental methods</w:t>
      </w:r>
      <w:r w:rsidR="00F36727">
        <w:rPr>
          <w:rFonts w:ascii="Times New Roman" w:hAnsi="Times New Roman" w:cs="Times New Roman"/>
          <w:b/>
          <w:lang w:val="en-US"/>
        </w:rPr>
        <w:t>.</w:t>
      </w:r>
      <w:proofErr w:type="gramEnd"/>
    </w:p>
    <w:p w14:paraId="65DFAF16" w14:textId="2471FBFF" w:rsidR="0051495A" w:rsidRPr="00043D1A" w:rsidRDefault="00995460" w:rsidP="00043D1A">
      <w:pPr>
        <w:pStyle w:val="berschrift2"/>
        <w:spacing w:line="360" w:lineRule="auto"/>
        <w:jc w:val="both"/>
        <w:rPr>
          <w:rFonts w:ascii="Times New Roman" w:hAnsi="Times New Roman" w:cs="Times New Roman"/>
          <w:color w:val="000000" w:themeColor="text1"/>
          <w:sz w:val="24"/>
          <w:szCs w:val="24"/>
          <w:lang w:val="en-US"/>
        </w:rPr>
      </w:pPr>
      <w:proofErr w:type="spellStart"/>
      <w:r w:rsidRPr="00043D1A">
        <w:rPr>
          <w:rFonts w:ascii="Times New Roman" w:hAnsi="Times New Roman" w:cs="Times New Roman"/>
          <w:color w:val="000000" w:themeColor="text1"/>
          <w:sz w:val="24"/>
          <w:szCs w:val="24"/>
          <w:lang w:val="en-US"/>
        </w:rPr>
        <w:t>RNAi</w:t>
      </w:r>
      <w:proofErr w:type="spellEnd"/>
      <w:r w:rsidRPr="00043D1A">
        <w:rPr>
          <w:rFonts w:ascii="Times New Roman" w:hAnsi="Times New Roman" w:cs="Times New Roman"/>
          <w:color w:val="000000" w:themeColor="text1"/>
          <w:sz w:val="24"/>
          <w:szCs w:val="24"/>
          <w:lang w:val="en-US"/>
        </w:rPr>
        <w:t xml:space="preserve"> </w:t>
      </w:r>
      <w:r w:rsidR="00B4412A">
        <w:rPr>
          <w:rFonts w:ascii="Times New Roman" w:hAnsi="Times New Roman" w:cs="Times New Roman"/>
          <w:color w:val="000000" w:themeColor="text1"/>
          <w:sz w:val="24"/>
          <w:szCs w:val="24"/>
          <w:lang w:val="en-US"/>
        </w:rPr>
        <w:t>s</w:t>
      </w:r>
      <w:r w:rsidRPr="00043D1A">
        <w:rPr>
          <w:rFonts w:ascii="Times New Roman" w:hAnsi="Times New Roman" w:cs="Times New Roman"/>
          <w:color w:val="000000" w:themeColor="text1"/>
          <w:sz w:val="24"/>
          <w:szCs w:val="24"/>
          <w:lang w:val="en-US"/>
        </w:rPr>
        <w:t>creen</w:t>
      </w:r>
    </w:p>
    <w:p w14:paraId="514CC6EB" w14:textId="77777777" w:rsidR="00995460" w:rsidRPr="00043D1A" w:rsidRDefault="00995460" w:rsidP="00043D1A">
      <w:pPr>
        <w:spacing w:line="360" w:lineRule="auto"/>
        <w:jc w:val="both"/>
        <w:rPr>
          <w:rFonts w:ascii="Times New Roman" w:hAnsi="Times New Roman" w:cs="Times New Roman"/>
          <w:lang w:val="en-US"/>
        </w:rPr>
      </w:pPr>
      <w:proofErr w:type="spellStart"/>
      <w:r w:rsidRPr="00043D1A">
        <w:rPr>
          <w:rFonts w:ascii="Times New Roman" w:hAnsi="Times New Roman" w:cs="Times New Roman"/>
          <w:lang w:val="en-US"/>
        </w:rPr>
        <w:t>HeLa</w:t>
      </w:r>
      <w:proofErr w:type="spellEnd"/>
      <w:r w:rsidRPr="00043D1A">
        <w:rPr>
          <w:rFonts w:ascii="Times New Roman" w:hAnsi="Times New Roman" w:cs="Times New Roman"/>
          <w:lang w:val="en-US"/>
        </w:rPr>
        <w:t xml:space="preserve"> MZ cells from Marino </w:t>
      </w:r>
      <w:proofErr w:type="spellStart"/>
      <w:r w:rsidRPr="00043D1A">
        <w:rPr>
          <w:rFonts w:ascii="Times New Roman" w:hAnsi="Times New Roman" w:cs="Times New Roman"/>
          <w:lang w:val="en-US"/>
        </w:rPr>
        <w:t>Zerial</w:t>
      </w:r>
      <w:proofErr w:type="spellEnd"/>
      <w:r w:rsidRPr="00043D1A">
        <w:rPr>
          <w:rFonts w:ascii="Times New Roman" w:hAnsi="Times New Roman" w:cs="Times New Roman"/>
          <w:lang w:val="en-US"/>
        </w:rPr>
        <w:t xml:space="preserve"> (MPI-CBG, Dresden) were maintained at 37°C and 5% CO</w:t>
      </w:r>
      <w:r w:rsidRPr="00043D1A">
        <w:rPr>
          <w:rFonts w:ascii="Times New Roman" w:hAnsi="Times New Roman" w:cs="Times New Roman"/>
          <w:vertAlign w:val="subscript"/>
          <w:lang w:val="en-US"/>
        </w:rPr>
        <w:t>2</w:t>
      </w:r>
      <w:r w:rsidRPr="00043D1A">
        <w:rPr>
          <w:rFonts w:ascii="Times New Roman" w:hAnsi="Times New Roman" w:cs="Times New Roman"/>
          <w:lang w:val="en-US"/>
        </w:rPr>
        <w:t xml:space="preserve"> in Dulbecco Modified Eagle Medium (DMEM; </w:t>
      </w:r>
      <w:proofErr w:type="spellStart"/>
      <w:r w:rsidRPr="00043D1A">
        <w:rPr>
          <w:rFonts w:ascii="Times New Roman" w:hAnsi="Times New Roman" w:cs="Times New Roman"/>
          <w:lang w:val="en-US"/>
        </w:rPr>
        <w:t>Gibco</w:t>
      </w:r>
      <w:proofErr w:type="spellEnd"/>
      <w:r w:rsidRPr="00043D1A">
        <w:rPr>
          <w:rFonts w:ascii="Times New Roman" w:hAnsi="Times New Roman" w:cs="Times New Roman"/>
          <w:lang w:val="en-US"/>
        </w:rPr>
        <w:t xml:space="preserve"> BRL) supplemented with 10% FCS, </w:t>
      </w:r>
      <w:proofErr w:type="spellStart"/>
      <w:r w:rsidRPr="00043D1A">
        <w:rPr>
          <w:rFonts w:ascii="Times New Roman" w:hAnsi="Times New Roman" w:cs="Times New Roman"/>
          <w:lang w:val="en-US"/>
        </w:rPr>
        <w:t>glutamax</w:t>
      </w:r>
      <w:proofErr w:type="spellEnd"/>
      <w:r w:rsidRPr="00043D1A">
        <w:rPr>
          <w:rFonts w:ascii="Times New Roman" w:hAnsi="Times New Roman" w:cs="Times New Roman"/>
          <w:lang w:val="en-US"/>
        </w:rPr>
        <w:t xml:space="preserve">, and non-essential amino acids.  All liquid handling steps including preparing </w:t>
      </w:r>
      <w:proofErr w:type="spellStart"/>
      <w:r w:rsidRPr="00043D1A">
        <w:rPr>
          <w:rFonts w:ascii="Times New Roman" w:hAnsi="Times New Roman" w:cs="Times New Roman"/>
          <w:lang w:val="en-US"/>
        </w:rPr>
        <w:t>cellplates</w:t>
      </w:r>
      <w:proofErr w:type="spellEnd"/>
      <w:r w:rsidRPr="00043D1A">
        <w:rPr>
          <w:rFonts w:ascii="Times New Roman" w:hAnsi="Times New Roman" w:cs="Times New Roman"/>
          <w:lang w:val="en-US"/>
        </w:rPr>
        <w:t>, virus infection, and cell fixation were performed on a Freedom Evo200 liquid handling robot (</w:t>
      </w:r>
      <w:proofErr w:type="spellStart"/>
      <w:r w:rsidRPr="00043D1A">
        <w:rPr>
          <w:rFonts w:ascii="Times New Roman" w:hAnsi="Times New Roman" w:cs="Times New Roman"/>
          <w:lang w:val="en-US"/>
        </w:rPr>
        <w:t>Tecan</w:t>
      </w:r>
      <w:proofErr w:type="spellEnd"/>
      <w:r w:rsidRPr="00043D1A">
        <w:rPr>
          <w:rFonts w:ascii="Times New Roman" w:hAnsi="Times New Roman" w:cs="Times New Roman"/>
          <w:lang w:val="en-US"/>
        </w:rPr>
        <w:t xml:space="preserve">) set up specifically for this purpose. Seeding, fixing and DAPI staining of the cells was performed using a Matrix </w:t>
      </w:r>
      <w:proofErr w:type="spellStart"/>
      <w:r w:rsidRPr="00043D1A">
        <w:rPr>
          <w:rFonts w:ascii="Times New Roman" w:hAnsi="Times New Roman" w:cs="Times New Roman"/>
          <w:lang w:val="en-US"/>
        </w:rPr>
        <w:t>Wellmate</w:t>
      </w:r>
      <w:proofErr w:type="spellEnd"/>
      <w:r w:rsidRPr="00043D1A">
        <w:rPr>
          <w:rFonts w:ascii="Times New Roman" w:hAnsi="Times New Roman" w:cs="Times New Roman"/>
          <w:lang w:val="en-US"/>
        </w:rPr>
        <w:t xml:space="preserve"> </w:t>
      </w:r>
      <w:proofErr w:type="spellStart"/>
      <w:r w:rsidRPr="00043D1A">
        <w:rPr>
          <w:rFonts w:ascii="Times New Roman" w:hAnsi="Times New Roman" w:cs="Times New Roman"/>
          <w:lang w:val="en-US"/>
        </w:rPr>
        <w:t>Microplate</w:t>
      </w:r>
      <w:proofErr w:type="spellEnd"/>
      <w:r w:rsidRPr="00043D1A">
        <w:rPr>
          <w:rFonts w:ascii="Times New Roman" w:hAnsi="Times New Roman" w:cs="Times New Roman"/>
          <w:lang w:val="en-US"/>
        </w:rPr>
        <w:t xml:space="preserve"> Dispenser (Thermo Scientific).</w:t>
      </w:r>
    </w:p>
    <w:p w14:paraId="0977FCBE" w14:textId="77777777" w:rsidR="00995460" w:rsidRPr="00043D1A" w:rsidRDefault="00995460" w:rsidP="00043D1A">
      <w:pPr>
        <w:pStyle w:val="berschrift2"/>
        <w:spacing w:line="360" w:lineRule="auto"/>
        <w:jc w:val="both"/>
        <w:rPr>
          <w:rFonts w:ascii="Times New Roman" w:hAnsi="Times New Roman" w:cs="Times New Roman"/>
          <w:color w:val="000000" w:themeColor="text1"/>
          <w:sz w:val="24"/>
          <w:szCs w:val="24"/>
          <w:lang w:val="en-US"/>
        </w:rPr>
      </w:pPr>
      <w:bookmarkStart w:id="0" w:name="_Toc282619640"/>
      <w:proofErr w:type="spellStart"/>
      <w:proofErr w:type="gramStart"/>
      <w:r w:rsidRPr="00043D1A">
        <w:rPr>
          <w:rFonts w:ascii="Times New Roman" w:hAnsi="Times New Roman" w:cs="Times New Roman"/>
          <w:color w:val="000000" w:themeColor="text1"/>
          <w:sz w:val="24"/>
          <w:szCs w:val="24"/>
          <w:lang w:val="en-US"/>
        </w:rPr>
        <w:t>siRNA</w:t>
      </w:r>
      <w:proofErr w:type="spellEnd"/>
      <w:proofErr w:type="gramEnd"/>
      <w:r w:rsidRPr="00043D1A">
        <w:rPr>
          <w:rFonts w:ascii="Times New Roman" w:hAnsi="Times New Roman" w:cs="Times New Roman"/>
          <w:color w:val="000000" w:themeColor="text1"/>
          <w:sz w:val="24"/>
          <w:szCs w:val="24"/>
          <w:lang w:val="en-US"/>
        </w:rPr>
        <w:t xml:space="preserve"> transfection</w:t>
      </w:r>
      <w:bookmarkEnd w:id="0"/>
    </w:p>
    <w:p w14:paraId="5B27B08E" w14:textId="2B81BCA7" w:rsidR="00995460" w:rsidRPr="00043D1A" w:rsidRDefault="00995460" w:rsidP="00043D1A">
      <w:pPr>
        <w:spacing w:line="360" w:lineRule="auto"/>
        <w:jc w:val="both"/>
        <w:rPr>
          <w:rFonts w:ascii="Times New Roman" w:hAnsi="Times New Roman" w:cs="Times New Roman"/>
          <w:lang w:val="en-US"/>
        </w:rPr>
      </w:pPr>
      <w:proofErr w:type="spellStart"/>
      <w:r w:rsidRPr="00043D1A">
        <w:rPr>
          <w:rFonts w:ascii="Times New Roman" w:hAnsi="Times New Roman" w:cs="Times New Roman"/>
          <w:lang w:val="en-US"/>
        </w:rPr>
        <w:t>RNA</w:t>
      </w:r>
      <w:r w:rsidR="00786F67" w:rsidRPr="00043D1A">
        <w:rPr>
          <w:rFonts w:ascii="Times New Roman" w:hAnsi="Times New Roman" w:cs="Times New Roman"/>
          <w:lang w:val="en-US"/>
        </w:rPr>
        <w:t>i</w:t>
      </w:r>
      <w:proofErr w:type="spellEnd"/>
      <w:r w:rsidR="00786F67" w:rsidRPr="00043D1A">
        <w:rPr>
          <w:rFonts w:ascii="Times New Roman" w:hAnsi="Times New Roman" w:cs="Times New Roman"/>
          <w:lang w:val="en-US"/>
        </w:rPr>
        <w:t xml:space="preserve"> </w:t>
      </w:r>
      <w:r w:rsidRPr="00043D1A">
        <w:rPr>
          <w:rFonts w:ascii="Times New Roman" w:hAnsi="Times New Roman" w:cs="Times New Roman"/>
          <w:lang w:val="en-US"/>
        </w:rPr>
        <w:t xml:space="preserve">against the 6,979 gene targets was achieved with three independent </w:t>
      </w:r>
      <w:proofErr w:type="spellStart"/>
      <w:r w:rsidRPr="00043D1A">
        <w:rPr>
          <w:rFonts w:ascii="Times New Roman" w:hAnsi="Times New Roman" w:cs="Times New Roman"/>
          <w:lang w:val="en-US"/>
        </w:rPr>
        <w:t>siRNAs</w:t>
      </w:r>
      <w:proofErr w:type="spellEnd"/>
      <w:r w:rsidRPr="00043D1A">
        <w:rPr>
          <w:rFonts w:ascii="Times New Roman" w:hAnsi="Times New Roman" w:cs="Times New Roman"/>
          <w:lang w:val="en-US"/>
        </w:rPr>
        <w:t xml:space="preserve"> targeting each (</w:t>
      </w:r>
      <w:proofErr w:type="spellStart"/>
      <w:r w:rsidRPr="00043D1A">
        <w:rPr>
          <w:rFonts w:ascii="Times New Roman" w:hAnsi="Times New Roman" w:cs="Times New Roman"/>
          <w:lang w:val="en-US"/>
        </w:rPr>
        <w:t>siRNAs</w:t>
      </w:r>
      <w:proofErr w:type="spellEnd"/>
      <w:r w:rsidRPr="00043D1A">
        <w:rPr>
          <w:rFonts w:ascii="Times New Roman" w:hAnsi="Times New Roman" w:cs="Times New Roman"/>
          <w:lang w:val="en-US"/>
        </w:rPr>
        <w:t xml:space="preserve"> #1 and #2 from </w:t>
      </w:r>
      <w:proofErr w:type="spellStart"/>
      <w:r w:rsidRPr="00043D1A">
        <w:rPr>
          <w:rFonts w:ascii="Times New Roman" w:hAnsi="Times New Roman" w:cs="Times New Roman"/>
          <w:lang w:val="en-US"/>
        </w:rPr>
        <w:t>Qiagen</w:t>
      </w:r>
      <w:proofErr w:type="spellEnd"/>
      <w:r w:rsidRPr="00043D1A">
        <w:rPr>
          <w:rFonts w:ascii="Times New Roman" w:hAnsi="Times New Roman" w:cs="Times New Roman"/>
          <w:lang w:val="en-US"/>
        </w:rPr>
        <w:t xml:space="preserve"> </w:t>
      </w:r>
      <w:proofErr w:type="spellStart"/>
      <w:r w:rsidRPr="00043D1A">
        <w:rPr>
          <w:rFonts w:ascii="Times New Roman" w:hAnsi="Times New Roman" w:cs="Times New Roman"/>
          <w:i/>
          <w:lang w:val="en-US"/>
        </w:rPr>
        <w:t>druggable</w:t>
      </w:r>
      <w:proofErr w:type="spellEnd"/>
      <w:r w:rsidRPr="00043D1A">
        <w:rPr>
          <w:rFonts w:ascii="Times New Roman" w:hAnsi="Times New Roman" w:cs="Times New Roman"/>
          <w:lang w:val="en-US"/>
        </w:rPr>
        <w:t xml:space="preserve"> genome version 2, and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3 from </w:t>
      </w:r>
      <w:proofErr w:type="spellStart"/>
      <w:r w:rsidRPr="00043D1A">
        <w:rPr>
          <w:rFonts w:ascii="Times New Roman" w:hAnsi="Times New Roman" w:cs="Times New Roman"/>
          <w:lang w:val="en-US"/>
        </w:rPr>
        <w:t>Qiagen</w:t>
      </w:r>
      <w:proofErr w:type="spellEnd"/>
      <w:r w:rsidRPr="00043D1A">
        <w:rPr>
          <w:rFonts w:ascii="Times New Roman" w:hAnsi="Times New Roman" w:cs="Times New Roman"/>
          <w:lang w:val="en-US"/>
        </w:rPr>
        <w:t xml:space="preserve"> </w:t>
      </w:r>
      <w:proofErr w:type="spellStart"/>
      <w:r w:rsidRPr="00043D1A">
        <w:rPr>
          <w:rFonts w:ascii="Times New Roman" w:hAnsi="Times New Roman" w:cs="Times New Roman"/>
          <w:i/>
          <w:lang w:val="en-US"/>
        </w:rPr>
        <w:t>druggable</w:t>
      </w:r>
      <w:proofErr w:type="spellEnd"/>
      <w:r w:rsidRPr="00043D1A">
        <w:rPr>
          <w:rFonts w:ascii="Times New Roman" w:hAnsi="Times New Roman" w:cs="Times New Roman"/>
          <w:lang w:val="en-US"/>
        </w:rPr>
        <w:t xml:space="preserve"> genome version 3). Each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was tested in three independent experiments. Experiments were conducted in a 384-well plate format, amounting to 210 384-well plates. Each plate of the primary screen contained 37 mock controls (not </w:t>
      </w:r>
      <w:proofErr w:type="spellStart"/>
      <w:r w:rsidRPr="00043D1A">
        <w:rPr>
          <w:rFonts w:ascii="Times New Roman" w:hAnsi="Times New Roman" w:cs="Times New Roman"/>
          <w:lang w:val="en-US"/>
        </w:rPr>
        <w:t>RNAi</w:t>
      </w:r>
      <w:proofErr w:type="spellEnd"/>
      <w:r w:rsidRPr="00043D1A">
        <w:rPr>
          <w:rFonts w:ascii="Times New Roman" w:hAnsi="Times New Roman" w:cs="Times New Roman"/>
          <w:lang w:val="en-US"/>
        </w:rPr>
        <w:t xml:space="preserve">-transfected cells), </w:t>
      </w:r>
      <w:r w:rsidR="00F9248B" w:rsidRPr="00043D1A">
        <w:rPr>
          <w:rFonts w:ascii="Times New Roman" w:hAnsi="Times New Roman" w:cs="Times New Roman"/>
          <w:lang w:val="en-US"/>
        </w:rPr>
        <w:t>four</w:t>
      </w:r>
      <w:r w:rsidRPr="00043D1A">
        <w:rPr>
          <w:rFonts w:ascii="Times New Roman" w:hAnsi="Times New Roman" w:cs="Times New Roman"/>
          <w:lang w:val="en-US"/>
        </w:rPr>
        <w:t xml:space="preserve">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transfection controls (</w:t>
      </w:r>
      <w:proofErr w:type="spellStart"/>
      <w:r w:rsidRPr="00043D1A">
        <w:rPr>
          <w:rFonts w:ascii="Times New Roman" w:hAnsi="Times New Roman" w:cs="Times New Roman"/>
          <w:lang w:val="en-US"/>
        </w:rPr>
        <w:t>RNAi</w:t>
      </w:r>
      <w:proofErr w:type="spellEnd"/>
      <w:r w:rsidRPr="00043D1A">
        <w:rPr>
          <w:rFonts w:ascii="Times New Roman" w:hAnsi="Times New Roman" w:cs="Times New Roman"/>
          <w:lang w:val="en-US"/>
        </w:rPr>
        <w:t xml:space="preserve"> against gene PLK1, see total cell number </w:t>
      </w:r>
      <w:r w:rsidR="00D20586" w:rsidRPr="00043D1A">
        <w:rPr>
          <w:rFonts w:ascii="Times New Roman" w:hAnsi="Times New Roman" w:cs="Times New Roman"/>
          <w:lang w:val="en-US"/>
        </w:rPr>
        <w:t xml:space="preserve">and control infection </w:t>
      </w:r>
      <w:r w:rsidRPr="00043D1A">
        <w:rPr>
          <w:rFonts w:ascii="Times New Roman" w:hAnsi="Times New Roman" w:cs="Times New Roman"/>
          <w:lang w:val="en-US"/>
        </w:rPr>
        <w:t>plot</w:t>
      </w:r>
      <w:r w:rsidR="00D20586" w:rsidRPr="00043D1A">
        <w:rPr>
          <w:rFonts w:ascii="Times New Roman" w:hAnsi="Times New Roman" w:cs="Times New Roman"/>
          <w:lang w:val="en-US"/>
        </w:rPr>
        <w:t>s</w:t>
      </w:r>
      <w:r w:rsidRPr="00043D1A">
        <w:rPr>
          <w:rFonts w:ascii="Times New Roman" w:hAnsi="Times New Roman" w:cs="Times New Roman"/>
          <w:lang w:val="en-US"/>
        </w:rPr>
        <w:t xml:space="preserve"> below</w:t>
      </w:r>
      <w:r w:rsidR="00F9248B" w:rsidRPr="00043D1A">
        <w:rPr>
          <w:rFonts w:ascii="Times New Roman" w:hAnsi="Times New Roman" w:cs="Times New Roman"/>
          <w:lang w:val="en-US"/>
        </w:rPr>
        <w:t>; bars indicate median values, error bar 60</w:t>
      </w:r>
      <w:r w:rsidR="00F9248B" w:rsidRPr="00043D1A">
        <w:rPr>
          <w:rFonts w:ascii="Times New Roman" w:hAnsi="Times New Roman" w:cs="Times New Roman"/>
          <w:vertAlign w:val="superscript"/>
          <w:lang w:val="en-US"/>
        </w:rPr>
        <w:t>th</w:t>
      </w:r>
      <w:r w:rsidR="00F9248B" w:rsidRPr="00043D1A">
        <w:rPr>
          <w:rFonts w:ascii="Times New Roman" w:hAnsi="Times New Roman" w:cs="Times New Roman"/>
          <w:lang w:val="en-US"/>
        </w:rPr>
        <w:t xml:space="preserve"> percentile</w:t>
      </w:r>
      <w:r w:rsidRPr="00043D1A">
        <w:rPr>
          <w:rFonts w:ascii="Times New Roman" w:hAnsi="Times New Roman" w:cs="Times New Roman"/>
          <w:lang w:val="en-US"/>
        </w:rPr>
        <w:t>), four scrambled controls (</w:t>
      </w:r>
      <w:proofErr w:type="spellStart"/>
      <w:r w:rsidRPr="00043D1A">
        <w:rPr>
          <w:rFonts w:ascii="Times New Roman" w:hAnsi="Times New Roman" w:cs="Times New Roman"/>
          <w:lang w:val="en-US"/>
        </w:rPr>
        <w:t>AllStars</w:t>
      </w:r>
      <w:proofErr w:type="spellEnd"/>
      <w:r w:rsidRPr="00043D1A">
        <w:rPr>
          <w:rFonts w:ascii="Times New Roman" w:hAnsi="Times New Roman" w:cs="Times New Roman"/>
          <w:lang w:val="en-US"/>
        </w:rPr>
        <w:t xml:space="preserve"> scrambled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and 16 no-virus controls (wells to which no virus was added), see below. Almost all different </w:t>
      </w:r>
      <w:proofErr w:type="spellStart"/>
      <w:r w:rsidRPr="00043D1A">
        <w:rPr>
          <w:rFonts w:ascii="Times New Roman" w:hAnsi="Times New Roman" w:cs="Times New Roman"/>
          <w:lang w:val="en-US"/>
        </w:rPr>
        <w:t>siRNAs</w:t>
      </w:r>
      <w:proofErr w:type="spellEnd"/>
      <w:r w:rsidRPr="00043D1A">
        <w:rPr>
          <w:rFonts w:ascii="Times New Roman" w:hAnsi="Times New Roman" w:cs="Times New Roman"/>
          <w:lang w:val="en-US"/>
        </w:rPr>
        <w:t xml:space="preserve"> targeting the same gene were located on independent plates. </w:t>
      </w:r>
    </w:p>
    <w:p w14:paraId="1CAD25E2" w14:textId="77777777" w:rsidR="00995460" w:rsidRPr="00043D1A" w:rsidRDefault="00995460" w:rsidP="00043D1A">
      <w:pPr>
        <w:pStyle w:val="berschrift2"/>
        <w:spacing w:line="360" w:lineRule="auto"/>
        <w:ind w:left="-567" w:right="-489"/>
        <w:rPr>
          <w:rFonts w:ascii="Times New Roman" w:hAnsi="Times New Roman" w:cs="Times New Roman"/>
          <w:sz w:val="24"/>
          <w:szCs w:val="24"/>
          <w:lang w:val="en-US"/>
        </w:rPr>
      </w:pPr>
      <w:r w:rsidRPr="00043D1A">
        <w:rPr>
          <w:rFonts w:ascii="Times New Roman" w:hAnsi="Times New Roman" w:cs="Times New Roman"/>
          <w:noProof/>
          <w:sz w:val="24"/>
          <w:szCs w:val="24"/>
          <w:lang w:val="de-DE" w:eastAsia="de-DE"/>
        </w:rPr>
        <w:drawing>
          <wp:inline distT="0" distB="0" distL="0" distR="0" wp14:anchorId="6C03F46A" wp14:editId="6EC47AF2">
            <wp:extent cx="2683957" cy="1279811"/>
            <wp:effectExtent l="19050" t="0" r="2093" b="0"/>
            <wp:docPr id="3" name="Picture 2" descr="D:\VV_DG\paper_figure_01\384_well_plat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V_DG\paper_figure_01\384_well_plate.b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91709" cy="1283508"/>
                    </a:xfrm>
                    <a:prstGeom prst="rect">
                      <a:avLst/>
                    </a:prstGeom>
                    <a:noFill/>
                    <a:ln>
                      <a:noFill/>
                    </a:ln>
                  </pic:spPr>
                </pic:pic>
              </a:graphicData>
            </a:graphic>
          </wp:inline>
        </w:drawing>
      </w:r>
      <w:r w:rsidR="00D20586" w:rsidRPr="00043D1A">
        <w:rPr>
          <w:rFonts w:ascii="Times New Roman" w:hAnsi="Times New Roman" w:cs="Times New Roman"/>
          <w:sz w:val="24"/>
          <w:szCs w:val="24"/>
          <w:lang w:val="en-US"/>
        </w:rPr>
        <w:t xml:space="preserve"> </w:t>
      </w:r>
      <w:r w:rsidR="00F9248B" w:rsidRPr="00043D1A">
        <w:rPr>
          <w:rFonts w:ascii="Times New Roman" w:hAnsi="Times New Roman" w:cs="Times New Roman"/>
          <w:noProof/>
          <w:sz w:val="24"/>
          <w:szCs w:val="24"/>
          <w:lang w:val="de-DE" w:eastAsia="de-DE"/>
        </w:rPr>
        <w:drawing>
          <wp:inline distT="0" distB="0" distL="0" distR="0" wp14:anchorId="02AD7A3F" wp14:editId="54377EC1">
            <wp:extent cx="1296249" cy="1175657"/>
            <wp:effectExtent l="19050" t="0" r="0" b="0"/>
            <wp:docPr id="1" name="Picture 1" descr="C:\Users\bsnijder\Desktop\HPV16\130807_HPV16_Control_Cell_Numb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nijder\Desktop\HPV16\130807_HPV16_Control_Cell_Numbers.png"/>
                    <pic:cNvPicPr>
                      <a:picLocks noChangeAspect="1" noChangeArrowheads="1"/>
                    </pic:cNvPicPr>
                  </pic:nvPicPr>
                  <pic:blipFill>
                    <a:blip r:embed="rId8"/>
                    <a:srcRect/>
                    <a:stretch>
                      <a:fillRect/>
                    </a:stretch>
                  </pic:blipFill>
                  <pic:spPr bwMode="auto">
                    <a:xfrm>
                      <a:off x="0" y="0"/>
                      <a:ext cx="1297736" cy="1177005"/>
                    </a:xfrm>
                    <a:prstGeom prst="rect">
                      <a:avLst/>
                    </a:prstGeom>
                    <a:noFill/>
                    <a:ln w="9525">
                      <a:noFill/>
                      <a:miter lim="800000"/>
                      <a:headEnd/>
                      <a:tailEnd/>
                    </a:ln>
                  </pic:spPr>
                </pic:pic>
              </a:graphicData>
            </a:graphic>
          </wp:inline>
        </w:drawing>
      </w:r>
      <w:r w:rsidR="00D20586" w:rsidRPr="00043D1A">
        <w:rPr>
          <w:rFonts w:ascii="Times New Roman" w:hAnsi="Times New Roman" w:cs="Times New Roman"/>
          <w:noProof/>
          <w:sz w:val="24"/>
          <w:szCs w:val="24"/>
          <w:lang w:val="de-DE" w:eastAsia="de-DE"/>
        </w:rPr>
        <w:drawing>
          <wp:inline distT="0" distB="0" distL="0" distR="0" wp14:anchorId="700690F9" wp14:editId="46F48FA7">
            <wp:extent cx="1719315" cy="1174731"/>
            <wp:effectExtent l="19050" t="0" r="0" b="0"/>
            <wp:docPr id="7" name="Picture 3" descr="C:\Users\bsnijder\Desktop\HPV16\130807_HPV16_Control_Infection_Indic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snijder\Desktop\HPV16\130807_HPV16_Control_Infection_Indices2.png"/>
                    <pic:cNvPicPr>
                      <a:picLocks noChangeAspect="1" noChangeArrowheads="1"/>
                    </pic:cNvPicPr>
                  </pic:nvPicPr>
                  <pic:blipFill>
                    <a:blip r:embed="rId9"/>
                    <a:srcRect/>
                    <a:stretch>
                      <a:fillRect/>
                    </a:stretch>
                  </pic:blipFill>
                  <pic:spPr bwMode="auto">
                    <a:xfrm>
                      <a:off x="0" y="0"/>
                      <a:ext cx="1719817" cy="1175074"/>
                    </a:xfrm>
                    <a:prstGeom prst="rect">
                      <a:avLst/>
                    </a:prstGeom>
                    <a:noFill/>
                    <a:ln w="9525">
                      <a:noFill/>
                      <a:miter lim="800000"/>
                      <a:headEnd/>
                      <a:tailEnd/>
                    </a:ln>
                  </pic:spPr>
                </pic:pic>
              </a:graphicData>
            </a:graphic>
          </wp:inline>
        </w:drawing>
      </w:r>
      <w:r w:rsidRPr="00043D1A">
        <w:rPr>
          <w:rFonts w:ascii="Times New Roman" w:hAnsi="Times New Roman" w:cs="Times New Roman"/>
          <w:sz w:val="24"/>
          <w:szCs w:val="24"/>
          <w:lang w:val="en-US"/>
        </w:rPr>
        <w:t xml:space="preserve"> </w:t>
      </w:r>
    </w:p>
    <w:p w14:paraId="399310F7" w14:textId="77777777" w:rsidR="00995460" w:rsidRPr="00043D1A" w:rsidRDefault="00995460" w:rsidP="00043D1A">
      <w:pPr>
        <w:spacing w:line="360" w:lineRule="auto"/>
        <w:rPr>
          <w:rFonts w:ascii="Times New Roman" w:hAnsi="Times New Roman" w:cs="Times New Roman"/>
          <w:lang w:val="en-GB"/>
        </w:rPr>
      </w:pPr>
    </w:p>
    <w:p w14:paraId="59FEA09B" w14:textId="050A7DC0" w:rsidR="00995460" w:rsidRPr="00043D1A" w:rsidRDefault="00995460" w:rsidP="00043D1A">
      <w:pPr>
        <w:spacing w:line="360" w:lineRule="auto"/>
        <w:jc w:val="both"/>
        <w:rPr>
          <w:rFonts w:ascii="Times New Roman" w:hAnsi="Times New Roman" w:cs="Times New Roman"/>
          <w:lang w:val="en-US"/>
        </w:rPr>
      </w:pPr>
      <w:proofErr w:type="gramStart"/>
      <w:r w:rsidRPr="00043D1A">
        <w:rPr>
          <w:rFonts w:ascii="Times New Roman" w:hAnsi="Times New Roman" w:cs="Times New Roman"/>
          <w:lang w:val="en-US"/>
        </w:rPr>
        <w:t xml:space="preserve">Reverse transfection of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was performed by seeding the cells into a well containing 20µl of transfection mix</w:t>
      </w:r>
      <w:proofErr w:type="gramEnd"/>
      <w:r w:rsidRPr="00043D1A">
        <w:rPr>
          <w:rFonts w:ascii="Times New Roman" w:hAnsi="Times New Roman" w:cs="Times New Roman"/>
          <w:lang w:val="en-US"/>
        </w:rPr>
        <w:t>. The transfection mix for one well contained 0.1µl LP2000 (</w:t>
      </w:r>
      <w:proofErr w:type="spellStart"/>
      <w:r w:rsidRPr="00043D1A">
        <w:rPr>
          <w:rFonts w:ascii="Times New Roman" w:hAnsi="Times New Roman" w:cs="Times New Roman"/>
          <w:lang w:val="en-US"/>
        </w:rPr>
        <w:t>Qiagen</w:t>
      </w:r>
      <w:proofErr w:type="spellEnd"/>
      <w:r w:rsidRPr="00043D1A">
        <w:rPr>
          <w:rFonts w:ascii="Times New Roman" w:hAnsi="Times New Roman" w:cs="Times New Roman"/>
          <w:lang w:val="en-US"/>
        </w:rPr>
        <w:t xml:space="preserve">), 14.9µl </w:t>
      </w:r>
      <w:proofErr w:type="spellStart"/>
      <w:r w:rsidRPr="00043D1A">
        <w:rPr>
          <w:rFonts w:ascii="Times New Roman" w:hAnsi="Times New Roman" w:cs="Times New Roman"/>
          <w:lang w:val="en-US"/>
        </w:rPr>
        <w:t>Optimem</w:t>
      </w:r>
      <w:proofErr w:type="spellEnd"/>
      <w:r w:rsidRPr="00043D1A">
        <w:rPr>
          <w:rFonts w:ascii="Times New Roman" w:hAnsi="Times New Roman" w:cs="Times New Roman"/>
          <w:lang w:val="en-US"/>
        </w:rPr>
        <w:t xml:space="preserve"> and 5µl of 1µM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diluted in </w:t>
      </w:r>
      <w:proofErr w:type="spellStart"/>
      <w:r w:rsidRPr="00043D1A">
        <w:rPr>
          <w:rFonts w:ascii="Times New Roman" w:hAnsi="Times New Roman" w:cs="Times New Roman"/>
          <w:lang w:val="en-US"/>
        </w:rPr>
        <w:t>RNase</w:t>
      </w:r>
      <w:proofErr w:type="spellEnd"/>
      <w:r w:rsidRPr="00043D1A">
        <w:rPr>
          <w:rFonts w:ascii="Times New Roman" w:hAnsi="Times New Roman" w:cs="Times New Roman"/>
          <w:lang w:val="en-US"/>
        </w:rPr>
        <w:t xml:space="preserve"> free ddH2O). In each well, 900 cells were seeded in 50 µl/well of complete medium. Cells were then left at 37</w:t>
      </w:r>
      <w:r w:rsidRPr="00043D1A">
        <w:rPr>
          <w:rFonts w:ascii="Times New Roman" w:hAnsi="Times New Roman" w:cs="Times New Roman"/>
          <w:vertAlign w:val="superscript"/>
          <w:lang w:val="en-US"/>
        </w:rPr>
        <w:t>o</w:t>
      </w:r>
      <w:r w:rsidRPr="00043D1A">
        <w:rPr>
          <w:rFonts w:ascii="Times New Roman" w:hAnsi="Times New Roman" w:cs="Times New Roman"/>
          <w:lang w:val="en-US"/>
        </w:rPr>
        <w:t xml:space="preserve">C for </w:t>
      </w:r>
      <w:r w:rsidR="0025694D" w:rsidRPr="00043D1A">
        <w:rPr>
          <w:rFonts w:ascii="Times New Roman" w:hAnsi="Times New Roman" w:cs="Times New Roman"/>
          <w:lang w:val="en-US"/>
        </w:rPr>
        <w:t>60</w:t>
      </w:r>
      <w:r w:rsidRPr="00043D1A">
        <w:rPr>
          <w:rFonts w:ascii="Times New Roman" w:hAnsi="Times New Roman" w:cs="Times New Roman"/>
          <w:lang w:val="en-US"/>
        </w:rPr>
        <w:t>h prior to infection.</w:t>
      </w:r>
    </w:p>
    <w:p w14:paraId="18644216" w14:textId="77777777" w:rsidR="00995460" w:rsidRPr="00043D1A" w:rsidRDefault="00995460" w:rsidP="00043D1A">
      <w:pPr>
        <w:pStyle w:val="berschrift2"/>
        <w:tabs>
          <w:tab w:val="right" w:pos="9026"/>
        </w:tabs>
        <w:spacing w:line="360" w:lineRule="auto"/>
        <w:jc w:val="both"/>
        <w:rPr>
          <w:rFonts w:ascii="Times New Roman" w:hAnsi="Times New Roman" w:cs="Times New Roman"/>
          <w:color w:val="000000" w:themeColor="text1"/>
          <w:sz w:val="24"/>
          <w:szCs w:val="24"/>
          <w:lang w:val="en-US"/>
        </w:rPr>
      </w:pPr>
      <w:r w:rsidRPr="00043D1A">
        <w:rPr>
          <w:rFonts w:ascii="Times New Roman" w:hAnsi="Times New Roman" w:cs="Times New Roman"/>
          <w:color w:val="000000" w:themeColor="text1"/>
          <w:sz w:val="24"/>
          <w:szCs w:val="24"/>
          <w:lang w:val="en-US"/>
        </w:rPr>
        <w:lastRenderedPageBreak/>
        <w:t>Infection</w:t>
      </w:r>
      <w:r w:rsidRPr="00043D1A">
        <w:rPr>
          <w:rFonts w:ascii="Times New Roman" w:hAnsi="Times New Roman" w:cs="Times New Roman"/>
          <w:color w:val="000000" w:themeColor="text1"/>
          <w:sz w:val="24"/>
          <w:szCs w:val="24"/>
          <w:lang w:val="en-US"/>
        </w:rPr>
        <w:tab/>
      </w:r>
    </w:p>
    <w:p w14:paraId="59480F6C" w14:textId="4DEC73D4"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 xml:space="preserve">A single pooled </w:t>
      </w:r>
      <w:r w:rsidR="00CB299C" w:rsidRPr="00043D1A">
        <w:rPr>
          <w:rFonts w:ascii="Times New Roman" w:hAnsi="Times New Roman" w:cs="Times New Roman"/>
          <w:lang w:val="en-US"/>
        </w:rPr>
        <w:t xml:space="preserve">HPV16 </w:t>
      </w:r>
      <w:proofErr w:type="spellStart"/>
      <w:r w:rsidR="00CB299C" w:rsidRPr="00043D1A">
        <w:rPr>
          <w:rFonts w:ascii="Times New Roman" w:hAnsi="Times New Roman" w:cs="Times New Roman"/>
          <w:lang w:val="en-US"/>
        </w:rPr>
        <w:t>PsV</w:t>
      </w:r>
      <w:proofErr w:type="spellEnd"/>
      <w:r w:rsidRPr="00043D1A">
        <w:rPr>
          <w:rFonts w:ascii="Times New Roman" w:hAnsi="Times New Roman" w:cs="Times New Roman"/>
          <w:lang w:val="en-US"/>
        </w:rPr>
        <w:t xml:space="preserve"> stock was utilized for the entire screening procedure. A mean infection index of ~10% was chosen to allow for a dynamic range of possible up-regulating and down-regulating hits. Infection index is a combined function of the amount of virus added and the properties of the host cells</w:t>
      </w:r>
      <w:r w:rsidR="000946D0"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fldData xml:space="preserve">PEVuZE5vdGU+PENpdGU+PEF1dGhvcj5TbmlqZGVyPC9BdXRob3I+PFllYXI+MjAwOTwvWWVhcj48
UmVjTnVtPjkyODwvUmVjTnVtPjxEaXNwbGF5VGV4dD5bMV08L0Rpc3BsYXlUZXh0PjxyZWNvcmQ+
PHJlYy1udW1iZXI+OTI4PC9yZWMtbnVtYmVyPjxmb3JlaWduLWtleXM+PGtleSBhcHA9IkVOIiBk
Yi1pZD0iczAyNXB6ZnQ0cjVyYXdlNWRmdHg1OXB4cGU1cnBkd3MyZjl6Ij45Mjg8L2tleT48L2Zv
cmVpZ24ta2V5cz48cmVmLXR5cGUgbmFtZT0iSm91cm5hbCBBcnRpY2xlIj4xNzwvcmVmLXR5cGU+
PGNvbnRyaWJ1dG9ycz48YXV0aG9ycz48YXV0aG9yPlNuaWpkZXIsIEIuPC9hdXRob3I+PGF1dGhv
cj5TYWNoZXIsIFIuPC9hdXRob3I+PGF1dGhvcj5SYW1vLCBQLjwvYXV0aG9yPjxhdXRob3I+RGFt
bSwgRS4gTS48L2F1dGhvcj48YXV0aG9yPkxpYmVyYWxpLCBQLjwvYXV0aG9yPjxhdXRob3I+UGVs
a21hbnMsIEwuPC9hdXRob3I+PC9hdXRob3JzPjwvY29udHJpYnV0b3JzPjxhdXRoLWFkZHJlc3M+
SW5zdGl0dXRlIG9mIE1vbGVjdWxhciBTeXN0ZW1zIEJpb2xvZ3ksIEVUSCBadXJpY2ggKFN3aXNz
IEZlZGVyYWwgSW5zdGl0dXRlIG9mIFRlY2hub2xvZ3kpLCBXb2xmZ2FuZyBQYXVsaS1TdHJhc3Nl
IDE2LCBDSC04MDkzIFp1cmljaCwgU3dpdHplcmxhbmQuPC9hdXRoLWFkZHJlc3M+PHRpdGxlcz48
dGl0bGU+UG9wdWxhdGlvbiBjb250ZXh0IGRldGVybWluZXMgY2VsbC10by1jZWxsIHZhcmlhYmls
aXR5IGluIGVuZG9jeXRvc2lzIGFuZCB2aXJ1cyBpbmZlY3Rpb248L3RpdGxlPjxzZWNvbmRhcnkt
dGl0bGU+TmF0dXJlPC9zZWNvbmRhcnktdGl0bGU+PC90aXRsZXM+PHBlcmlvZGljYWw+PGZ1bGwt
dGl0bGU+TmF0dXJlPC9mdWxsLXRpdGxlPjxhYmJyLTE+TmF0dXJlPC9hYmJyLTE+PC9wZXJpb2Rp
Y2FsPjxwYWdlcz41MjAtMzwvcGFnZXM+PHZvbHVtZT40NjE8L3ZvbHVtZT48bnVtYmVyPjcyNjM8
L251bWJlcj48ZWRpdGlvbj4yMDA5LzA4LzI4PC9lZGl0aW9uPjxrZXl3b3Jkcz48a2V5d29yZD5D
ZWxsIEFkaGVzaW9uPC9rZXl3b3JkPjxrZXl3b3JkPkNlbGwgQ291bnQ8L2tleXdvcmQ+PGtleXdv
cmQ+Q2VsbCBMaW5lLCBUdW1vcjwva2V5d29yZD48a2V5d29yZD5DZWxsIFNpemU8L2tleXdvcmQ+
PGtleXdvcmQ+Q2xvbmUgQ2VsbHMvKnBhdGhvbG9neS92aXJvbG9neTwva2V5d29yZD48a2V5d29y
ZD5EZW5ndWUgVmlydXMvcGh5c2lvbG9neTwva2V5d29yZD48a2V5d29yZD4qRW5kb2N5dG9zaXM8
L2tleXdvcmQ+PGtleXdvcmQ+Rm9jYWwgQWRoZXNpb24gS2luYXNlIDEvbWV0YWJvbGlzbTwva2V5
d29yZD48a2V5d29yZD5HKE0xKSBHYW5nbGlvc2lkZS9tZXRhYm9saXNtPC9rZXl3b3JkPjxrZXl3
b3JkPkh1bWFuczwva2V5d29yZD48a2V5d29yZD5NZW1icmFuZSBMaXBpZHMvYW5hbHlzaXMvbWV0
YWJvbGlzbTwva2V5d29yZD48a2V5d29yZD5NdXJpbmUgaGVwYXRpdGlzIHZpcnVzL3BoeXNpb2xv
Z3k8L2tleXdvcmQ+PGtleXdvcmQ+Um90YXZpcnVzL3BoeXNpb2xvZ3k8L2tleXdvcmQ+PGtleXdv
cmQ+U2ltaWFuIHZpcnVzIDQwL3BoeXNpb2xvZ3k8L2tleXdvcmQ+PGtleXdvcmQ+VmlydXMgRGlz
ZWFzZXMvKnBhdGhvbG9neS92aXJvbG9neTwva2V5d29yZD48L2tleXdvcmRzPjxkYXRlcz48eWVh
cj4yMDA5PC95ZWFyPjxwdWItZGF0ZXM+PGRhdGU+U2VwIDI0PC9kYXRlPjwvcHViLWRhdGVzPjwv
ZGF0ZXM+PGlzYm4+MTQ3Ni00Njg3IChFbGVjdHJvbmljKSYjeEQ7MDAyOC0wODM2IChMaW5raW5n
KTwvaXNibj48YWNjZXNzaW9uLW51bT4xOTcxMDY1MzwvYWNjZXNzaW9uLW51bT48dXJscz48cmVs
YXRlZC11cmxzPjx1cmw+aHR0cDovL3d3dy5uY2JpLm5sbS5uaWguZ292L2VudHJlei9xdWVyeS5m
Y2dpP2NtZD1SZXRyaWV2ZSZhbXA7ZGI9UHViTWVkJmFtcDtkb3B0PUNpdGF0aW9uJmFtcDtsaXN0
X3VpZHM9MTk3MTA2NTM8L3VybD48L3JlbGF0ZWQtdXJscz48L3VybHM+PGVsZWN0cm9uaWMtcmVz
b3VyY2UtbnVtPm5hdHVyZTA4MjgyIFtwaWldJiN4RDsxMC4xMDM4L25hdHVyZTA4MjgyPC9lbGVj
dHJvbmljLXJlc291cmNlLW51bT48bGFuZ3VhZ2U+ZW5nPC9sYW5ndWFnZT48L3JlY29yZD48L0Np
dGU+PC9FbmROb3RlPn==
</w:fldData>
        </w:fldChar>
      </w:r>
      <w:r w:rsidR="00866896">
        <w:rPr>
          <w:rFonts w:ascii="Times New Roman" w:hAnsi="Times New Roman" w:cs="Times New Roman"/>
          <w:lang w:val="en-US"/>
        </w:rPr>
        <w:instrText xml:space="preserve"> ADDIN EN.CITE </w:instrText>
      </w:r>
      <w:r w:rsidR="00866896">
        <w:rPr>
          <w:rFonts w:ascii="Times New Roman" w:hAnsi="Times New Roman" w:cs="Times New Roman"/>
          <w:lang w:val="en-US"/>
        </w:rPr>
        <w:fldChar w:fldCharType="begin">
          <w:fldData xml:space="preserve">PEVuZE5vdGU+PENpdGU+PEF1dGhvcj5TbmlqZGVyPC9BdXRob3I+PFllYXI+MjAwOTwvWWVhcj48
UmVjTnVtPjkyODwvUmVjTnVtPjxEaXNwbGF5VGV4dD5bMV08L0Rpc3BsYXlUZXh0PjxyZWNvcmQ+
PHJlYy1udW1iZXI+OTI4PC9yZWMtbnVtYmVyPjxmb3JlaWduLWtleXM+PGtleSBhcHA9IkVOIiBk
Yi1pZD0iczAyNXB6ZnQ0cjVyYXdlNWRmdHg1OXB4cGU1cnBkd3MyZjl6Ij45Mjg8L2tleT48L2Zv
cmVpZ24ta2V5cz48cmVmLXR5cGUgbmFtZT0iSm91cm5hbCBBcnRpY2xlIj4xNzwvcmVmLXR5cGU+
PGNvbnRyaWJ1dG9ycz48YXV0aG9ycz48YXV0aG9yPlNuaWpkZXIsIEIuPC9hdXRob3I+PGF1dGhv
cj5TYWNoZXIsIFIuPC9hdXRob3I+PGF1dGhvcj5SYW1vLCBQLjwvYXV0aG9yPjxhdXRob3I+RGFt
bSwgRS4gTS48L2F1dGhvcj48YXV0aG9yPkxpYmVyYWxpLCBQLjwvYXV0aG9yPjxhdXRob3I+UGVs
a21hbnMsIEwuPC9hdXRob3I+PC9hdXRob3JzPjwvY29udHJpYnV0b3JzPjxhdXRoLWFkZHJlc3M+
SW5zdGl0dXRlIG9mIE1vbGVjdWxhciBTeXN0ZW1zIEJpb2xvZ3ksIEVUSCBadXJpY2ggKFN3aXNz
IEZlZGVyYWwgSW5zdGl0dXRlIG9mIFRlY2hub2xvZ3kpLCBXb2xmZ2FuZyBQYXVsaS1TdHJhc3Nl
IDE2LCBDSC04MDkzIFp1cmljaCwgU3dpdHplcmxhbmQuPC9hdXRoLWFkZHJlc3M+PHRpdGxlcz48
dGl0bGU+UG9wdWxhdGlvbiBjb250ZXh0IGRldGVybWluZXMgY2VsbC10by1jZWxsIHZhcmlhYmls
aXR5IGluIGVuZG9jeXRvc2lzIGFuZCB2aXJ1cyBpbmZlY3Rpb248L3RpdGxlPjxzZWNvbmRhcnkt
dGl0bGU+TmF0dXJlPC9zZWNvbmRhcnktdGl0bGU+PC90aXRsZXM+PHBlcmlvZGljYWw+PGZ1bGwt
dGl0bGU+TmF0dXJlPC9mdWxsLXRpdGxlPjxhYmJyLTE+TmF0dXJlPC9hYmJyLTE+PC9wZXJpb2Rp
Y2FsPjxwYWdlcz41MjAtMzwvcGFnZXM+PHZvbHVtZT40NjE8L3ZvbHVtZT48bnVtYmVyPjcyNjM8
L251bWJlcj48ZWRpdGlvbj4yMDA5LzA4LzI4PC9lZGl0aW9uPjxrZXl3b3Jkcz48a2V5d29yZD5D
ZWxsIEFkaGVzaW9uPC9rZXl3b3JkPjxrZXl3b3JkPkNlbGwgQ291bnQ8L2tleXdvcmQ+PGtleXdv
cmQ+Q2VsbCBMaW5lLCBUdW1vcjwva2V5d29yZD48a2V5d29yZD5DZWxsIFNpemU8L2tleXdvcmQ+
PGtleXdvcmQ+Q2xvbmUgQ2VsbHMvKnBhdGhvbG9neS92aXJvbG9neTwva2V5d29yZD48a2V5d29y
ZD5EZW5ndWUgVmlydXMvcGh5c2lvbG9neTwva2V5d29yZD48a2V5d29yZD4qRW5kb2N5dG9zaXM8
L2tleXdvcmQ+PGtleXdvcmQ+Rm9jYWwgQWRoZXNpb24gS2luYXNlIDEvbWV0YWJvbGlzbTwva2V5
d29yZD48a2V5d29yZD5HKE0xKSBHYW5nbGlvc2lkZS9tZXRhYm9saXNtPC9rZXl3b3JkPjxrZXl3
b3JkPkh1bWFuczwva2V5d29yZD48a2V5d29yZD5NZW1icmFuZSBMaXBpZHMvYW5hbHlzaXMvbWV0
YWJvbGlzbTwva2V5d29yZD48a2V5d29yZD5NdXJpbmUgaGVwYXRpdGlzIHZpcnVzL3BoeXNpb2xv
Z3k8L2tleXdvcmQ+PGtleXdvcmQ+Um90YXZpcnVzL3BoeXNpb2xvZ3k8L2tleXdvcmQ+PGtleXdv
cmQ+U2ltaWFuIHZpcnVzIDQwL3BoeXNpb2xvZ3k8L2tleXdvcmQ+PGtleXdvcmQ+VmlydXMgRGlz
ZWFzZXMvKnBhdGhvbG9neS92aXJvbG9neTwva2V5d29yZD48L2tleXdvcmRzPjxkYXRlcz48eWVh
cj4yMDA5PC95ZWFyPjxwdWItZGF0ZXM+PGRhdGU+U2VwIDI0PC9kYXRlPjwvcHViLWRhdGVzPjwv
ZGF0ZXM+PGlzYm4+MTQ3Ni00Njg3IChFbGVjdHJvbmljKSYjeEQ7MDAyOC0wODM2IChMaW5raW5n
KTwvaXNibj48YWNjZXNzaW9uLW51bT4xOTcxMDY1MzwvYWNjZXNzaW9uLW51bT48dXJscz48cmVs
YXRlZC11cmxzPjx1cmw+aHR0cDovL3d3dy5uY2JpLm5sbS5uaWguZ292L2VudHJlei9xdWVyeS5m
Y2dpP2NtZD1SZXRyaWV2ZSZhbXA7ZGI9UHViTWVkJmFtcDtkb3B0PUNpdGF0aW9uJmFtcDtsaXN0
X3VpZHM9MTk3MTA2NTM8L3VybD48L3JlbGF0ZWQtdXJscz48L3VybHM+PGVsZWN0cm9uaWMtcmVz
b3VyY2UtbnVtPm5hdHVyZTA4MjgyIFtwaWldJiN4RDsxMC4xMDM4L25hdHVyZTA4MjgyPC9lbGVj
dHJvbmljLXJlc291cmNlLW51bT48bGFuZ3VhZ2U+ZW5nPC9sYW5ndWFnZT48L3JlY29yZD48L0Np
dGU+PC9FbmROb3RlPn==
</w:fldData>
        </w:fldChar>
      </w:r>
      <w:r w:rsidR="00866896">
        <w:rPr>
          <w:rFonts w:ascii="Times New Roman" w:hAnsi="Times New Roman" w:cs="Times New Roman"/>
          <w:lang w:val="en-US"/>
        </w:rPr>
        <w:instrText xml:space="preserve"> ADDIN EN.CITE.DATA </w:instrText>
      </w:r>
      <w:r w:rsidR="00866896">
        <w:rPr>
          <w:rFonts w:ascii="Times New Roman" w:hAnsi="Times New Roman" w:cs="Times New Roman"/>
          <w:lang w:val="en-US"/>
        </w:rPr>
      </w:r>
      <w:r w:rsidR="00866896">
        <w:rPr>
          <w:rFonts w:ascii="Times New Roman" w:hAnsi="Times New Roman" w:cs="Times New Roman"/>
          <w:lang w:val="en-US"/>
        </w:rPr>
        <w:fldChar w:fldCharType="end"/>
      </w:r>
      <w:r w:rsidR="00C8025E" w:rsidRPr="00043D1A">
        <w:rPr>
          <w:rFonts w:ascii="Times New Roman" w:hAnsi="Times New Roman" w:cs="Times New Roman"/>
          <w:lang w:val="en-US"/>
        </w:rPr>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1" w:tooltip="Snijder, 2009 #928" w:history="1">
        <w:r w:rsidR="00866896">
          <w:rPr>
            <w:rFonts w:ascii="Times New Roman" w:hAnsi="Times New Roman" w:cs="Times New Roman"/>
            <w:noProof/>
            <w:lang w:val="en-US"/>
          </w:rPr>
          <w:t>1</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000946D0" w:rsidRPr="00043D1A">
        <w:rPr>
          <w:rFonts w:ascii="Times New Roman" w:hAnsi="Times New Roman" w:cs="Times New Roman"/>
          <w:lang w:val="en-US"/>
        </w:rPr>
        <w:t xml:space="preserve">. </w:t>
      </w:r>
      <w:r w:rsidRPr="00043D1A">
        <w:rPr>
          <w:rFonts w:ascii="Times New Roman" w:hAnsi="Times New Roman" w:cs="Times New Roman"/>
          <w:lang w:val="en-US"/>
        </w:rPr>
        <w:t xml:space="preserve">Therefore, the necessary amount of virus needed to achieve 10% infection was determined using “checkerboard” assays (see below). </w:t>
      </w:r>
    </w:p>
    <w:p w14:paraId="3C847C60" w14:textId="77777777" w:rsidR="00995460" w:rsidRPr="00043D1A" w:rsidRDefault="00995460" w:rsidP="00043D1A">
      <w:pPr>
        <w:spacing w:line="360" w:lineRule="auto"/>
        <w:jc w:val="both"/>
        <w:rPr>
          <w:rFonts w:ascii="Times New Roman" w:hAnsi="Times New Roman" w:cs="Times New Roman"/>
          <w:lang w:val="en-US"/>
        </w:rPr>
      </w:pPr>
    </w:p>
    <w:p w14:paraId="41A4360F" w14:textId="77777777" w:rsidR="00995460" w:rsidRPr="00043D1A" w:rsidRDefault="00995460" w:rsidP="00043D1A">
      <w:pPr>
        <w:spacing w:line="360" w:lineRule="auto"/>
        <w:jc w:val="center"/>
        <w:rPr>
          <w:rFonts w:ascii="Times New Roman" w:hAnsi="Times New Roman" w:cs="Times New Roman"/>
        </w:rPr>
      </w:pPr>
      <w:r w:rsidRPr="00043D1A">
        <w:rPr>
          <w:rFonts w:ascii="Times New Roman" w:hAnsi="Times New Roman" w:cs="Times New Roman"/>
          <w:noProof/>
          <w:lang w:eastAsia="de-DE"/>
        </w:rPr>
        <w:drawing>
          <wp:inline distT="0" distB="0" distL="0" distR="0" wp14:anchorId="2F37C26D" wp14:editId="092A9163">
            <wp:extent cx="2283221" cy="1626153"/>
            <wp:effectExtent l="0" t="0" r="317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84_well_plate_checkerboard.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83221" cy="1626153"/>
                    </a:xfrm>
                    <a:prstGeom prst="rect">
                      <a:avLst/>
                    </a:prstGeom>
                  </pic:spPr>
                </pic:pic>
              </a:graphicData>
            </a:graphic>
          </wp:inline>
        </w:drawing>
      </w:r>
    </w:p>
    <w:p w14:paraId="53BAA65B" w14:textId="77777777" w:rsidR="00995460" w:rsidRPr="00043D1A" w:rsidRDefault="00995460" w:rsidP="00043D1A">
      <w:pPr>
        <w:spacing w:line="360" w:lineRule="auto"/>
        <w:jc w:val="both"/>
        <w:rPr>
          <w:rFonts w:ascii="Times New Roman" w:hAnsi="Times New Roman" w:cs="Times New Roman"/>
        </w:rPr>
      </w:pPr>
    </w:p>
    <w:p w14:paraId="3A8CC0C8" w14:textId="77777777"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 xml:space="preserve">The optimal virus amount needed for ~10% infection over a wide range of cell numbers was determined by seeding a gradient of </w:t>
      </w:r>
      <w:proofErr w:type="spellStart"/>
      <w:r w:rsidRPr="00043D1A">
        <w:rPr>
          <w:rFonts w:ascii="Times New Roman" w:hAnsi="Times New Roman" w:cs="Times New Roman"/>
          <w:lang w:val="en-US"/>
        </w:rPr>
        <w:t>HeLa</w:t>
      </w:r>
      <w:proofErr w:type="spellEnd"/>
      <w:r w:rsidRPr="00043D1A">
        <w:rPr>
          <w:rFonts w:ascii="Times New Roman" w:hAnsi="Times New Roman" w:cs="Times New Roman"/>
          <w:lang w:val="en-US"/>
        </w:rPr>
        <w:t xml:space="preserve"> MZ cells (from 1,000 to 22,000 cells) in the columns of a 384-well plate and infecting with a gradient of virus in the rows (data not shown).</w:t>
      </w:r>
    </w:p>
    <w:p w14:paraId="44CC9CB0" w14:textId="77777777" w:rsidR="00995460" w:rsidRPr="00043D1A" w:rsidRDefault="00995460" w:rsidP="00043D1A">
      <w:pPr>
        <w:pStyle w:val="berschrift2"/>
        <w:spacing w:line="360" w:lineRule="auto"/>
        <w:jc w:val="both"/>
        <w:rPr>
          <w:rFonts w:ascii="Times New Roman" w:hAnsi="Times New Roman" w:cs="Times New Roman"/>
          <w:b w:val="0"/>
          <w:color w:val="auto"/>
          <w:sz w:val="24"/>
          <w:szCs w:val="24"/>
          <w:lang w:val="en-US"/>
        </w:rPr>
      </w:pPr>
      <w:r w:rsidRPr="00043D1A">
        <w:rPr>
          <w:rFonts w:ascii="Times New Roman" w:hAnsi="Times New Roman" w:cs="Times New Roman"/>
          <w:color w:val="auto"/>
          <w:sz w:val="24"/>
          <w:szCs w:val="24"/>
          <w:lang w:val="en-US"/>
        </w:rPr>
        <w:t>Fixation and staining</w:t>
      </w:r>
    </w:p>
    <w:p w14:paraId="78A3D238" w14:textId="77777777"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All assays were fixed by adding PFA to a final concentration of 4%. Cells were incubated for 15-</w:t>
      </w:r>
      <w:r w:rsidR="00794957" w:rsidRPr="00043D1A">
        <w:rPr>
          <w:rFonts w:ascii="Times New Roman" w:hAnsi="Times New Roman" w:cs="Times New Roman"/>
          <w:lang w:val="en-US"/>
        </w:rPr>
        <w:t>20</w:t>
      </w:r>
      <w:r w:rsidRPr="00043D1A">
        <w:rPr>
          <w:rFonts w:ascii="Times New Roman" w:hAnsi="Times New Roman" w:cs="Times New Roman"/>
          <w:lang w:val="en-US"/>
        </w:rPr>
        <w:t xml:space="preserve"> </w:t>
      </w:r>
      <w:proofErr w:type="spellStart"/>
      <w:r w:rsidRPr="00043D1A">
        <w:rPr>
          <w:rFonts w:ascii="Times New Roman" w:hAnsi="Times New Roman" w:cs="Times New Roman"/>
          <w:lang w:val="en-US"/>
        </w:rPr>
        <w:t>mins</w:t>
      </w:r>
      <w:proofErr w:type="spellEnd"/>
      <w:r w:rsidRPr="00043D1A">
        <w:rPr>
          <w:rFonts w:ascii="Times New Roman" w:hAnsi="Times New Roman" w:cs="Times New Roman"/>
          <w:lang w:val="en-US"/>
        </w:rPr>
        <w:t>, followed by t</w:t>
      </w:r>
      <w:r w:rsidR="00CB299C" w:rsidRPr="00043D1A">
        <w:rPr>
          <w:rFonts w:ascii="Times New Roman" w:hAnsi="Times New Roman" w:cs="Times New Roman"/>
          <w:lang w:val="en-US"/>
        </w:rPr>
        <w:t>hree</w:t>
      </w:r>
      <w:r w:rsidRPr="00043D1A">
        <w:rPr>
          <w:rFonts w:ascii="Times New Roman" w:hAnsi="Times New Roman" w:cs="Times New Roman"/>
          <w:lang w:val="en-US"/>
        </w:rPr>
        <w:t xml:space="preserve"> PBS washes. To assure a homogeneous </w:t>
      </w:r>
      <w:r w:rsidR="00CB299C" w:rsidRPr="00043D1A">
        <w:rPr>
          <w:rFonts w:ascii="Times New Roman" w:hAnsi="Times New Roman" w:cs="Times New Roman"/>
          <w:lang w:val="en-US"/>
        </w:rPr>
        <w:t>Hoechst</w:t>
      </w:r>
      <w:r w:rsidRPr="00043D1A">
        <w:rPr>
          <w:rFonts w:ascii="Times New Roman" w:hAnsi="Times New Roman" w:cs="Times New Roman"/>
          <w:lang w:val="en-US"/>
        </w:rPr>
        <w:t xml:space="preserve"> stain, cells were </w:t>
      </w:r>
      <w:proofErr w:type="spellStart"/>
      <w:r w:rsidRPr="00043D1A">
        <w:rPr>
          <w:rFonts w:ascii="Times New Roman" w:hAnsi="Times New Roman" w:cs="Times New Roman"/>
          <w:lang w:val="en-US"/>
        </w:rPr>
        <w:t>permeabilized</w:t>
      </w:r>
      <w:proofErr w:type="spellEnd"/>
      <w:r w:rsidRPr="00043D1A">
        <w:rPr>
          <w:rFonts w:ascii="Times New Roman" w:hAnsi="Times New Roman" w:cs="Times New Roman"/>
          <w:lang w:val="en-US"/>
        </w:rPr>
        <w:t xml:space="preserve"> for </w:t>
      </w:r>
      <w:r w:rsidR="0051495A" w:rsidRPr="00043D1A">
        <w:rPr>
          <w:rFonts w:ascii="Times New Roman" w:hAnsi="Times New Roman" w:cs="Times New Roman"/>
          <w:lang w:val="en-US"/>
        </w:rPr>
        <w:t>5</w:t>
      </w:r>
      <w:r w:rsidRPr="00043D1A">
        <w:rPr>
          <w:rFonts w:ascii="Times New Roman" w:hAnsi="Times New Roman" w:cs="Times New Roman"/>
          <w:lang w:val="en-US"/>
        </w:rPr>
        <w:t xml:space="preserve"> min with PBS containing 0.1% Triton X-100. After </w:t>
      </w:r>
      <w:r w:rsidR="00CB299C" w:rsidRPr="00043D1A">
        <w:rPr>
          <w:rFonts w:ascii="Times New Roman" w:hAnsi="Times New Roman" w:cs="Times New Roman"/>
          <w:lang w:val="en-US"/>
        </w:rPr>
        <w:t>three</w:t>
      </w:r>
      <w:r w:rsidRPr="00043D1A">
        <w:rPr>
          <w:rFonts w:ascii="Times New Roman" w:hAnsi="Times New Roman" w:cs="Times New Roman"/>
          <w:lang w:val="en-US"/>
        </w:rPr>
        <w:t xml:space="preserve"> PBS wash</w:t>
      </w:r>
      <w:r w:rsidR="00CB299C" w:rsidRPr="00043D1A">
        <w:rPr>
          <w:rFonts w:ascii="Times New Roman" w:hAnsi="Times New Roman" w:cs="Times New Roman"/>
          <w:lang w:val="en-US"/>
        </w:rPr>
        <w:t>es</w:t>
      </w:r>
      <w:r w:rsidRPr="00043D1A">
        <w:rPr>
          <w:rFonts w:ascii="Times New Roman" w:hAnsi="Times New Roman" w:cs="Times New Roman"/>
          <w:lang w:val="en-US"/>
        </w:rPr>
        <w:t xml:space="preserve">, the cells were incubated with PBS containing 1µg/ml </w:t>
      </w:r>
      <w:r w:rsidR="00CB299C" w:rsidRPr="00043D1A">
        <w:rPr>
          <w:rFonts w:ascii="Times New Roman" w:hAnsi="Times New Roman" w:cs="Times New Roman"/>
          <w:lang w:val="en-US"/>
        </w:rPr>
        <w:t>Hoechst stain</w:t>
      </w:r>
      <w:r w:rsidRPr="00043D1A">
        <w:rPr>
          <w:rFonts w:ascii="Times New Roman" w:hAnsi="Times New Roman" w:cs="Times New Roman"/>
          <w:lang w:val="en-US"/>
        </w:rPr>
        <w:t xml:space="preserve"> for 10 min. Before scanning a final wash with ddH2O was performed, this minimizes contaminants when imaging with automated microscopes. </w:t>
      </w:r>
    </w:p>
    <w:p w14:paraId="3FC496B8" w14:textId="77777777" w:rsidR="00995460" w:rsidRPr="00043D1A" w:rsidRDefault="00995460" w:rsidP="00043D1A">
      <w:pPr>
        <w:pStyle w:val="berschrift2"/>
        <w:spacing w:line="360" w:lineRule="auto"/>
        <w:rPr>
          <w:rFonts w:ascii="Times New Roman" w:hAnsi="Times New Roman" w:cs="Times New Roman"/>
          <w:color w:val="auto"/>
          <w:sz w:val="24"/>
          <w:szCs w:val="24"/>
          <w:lang w:val="en-US"/>
        </w:rPr>
      </w:pPr>
      <w:r w:rsidRPr="00043D1A">
        <w:rPr>
          <w:rFonts w:ascii="Times New Roman" w:hAnsi="Times New Roman" w:cs="Times New Roman"/>
          <w:color w:val="auto"/>
          <w:sz w:val="24"/>
          <w:szCs w:val="24"/>
          <w:lang w:val="en-US"/>
        </w:rPr>
        <w:t>Imaging</w:t>
      </w:r>
    </w:p>
    <w:p w14:paraId="73D6EBBB" w14:textId="77777777"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All images were acquired on</w:t>
      </w:r>
      <w:r w:rsidR="00C4507B" w:rsidRPr="00043D1A">
        <w:rPr>
          <w:rFonts w:ascii="Times New Roman" w:hAnsi="Times New Roman" w:cs="Times New Roman"/>
          <w:lang w:val="en-US"/>
        </w:rPr>
        <w:t xml:space="preserve"> a</w:t>
      </w:r>
      <w:r w:rsidRPr="00043D1A">
        <w:rPr>
          <w:rFonts w:ascii="Times New Roman" w:hAnsi="Times New Roman" w:cs="Times New Roman"/>
          <w:lang w:val="en-US"/>
        </w:rPr>
        <w:t xml:space="preserve"> 2 automated wide field </w:t>
      </w:r>
      <w:proofErr w:type="spellStart"/>
      <w:r w:rsidRPr="00043D1A">
        <w:rPr>
          <w:rFonts w:ascii="Times New Roman" w:hAnsi="Times New Roman" w:cs="Times New Roman"/>
          <w:lang w:val="en-US"/>
        </w:rPr>
        <w:t>cellWoRx</w:t>
      </w:r>
      <w:proofErr w:type="spellEnd"/>
      <w:r w:rsidRPr="00043D1A">
        <w:rPr>
          <w:rFonts w:ascii="Times New Roman" w:hAnsi="Times New Roman" w:cs="Times New Roman"/>
          <w:lang w:val="en-US"/>
        </w:rPr>
        <w:t xml:space="preserve">™ microscopes (Applied Precision) with a 10× objective, and 2x2 binning per pixel. </w:t>
      </w:r>
      <w:proofErr w:type="spellStart"/>
      <w:r w:rsidRPr="00043D1A">
        <w:rPr>
          <w:rFonts w:ascii="Times New Roman" w:hAnsi="Times New Roman" w:cs="Times New Roman"/>
          <w:lang w:val="en-US"/>
        </w:rPr>
        <w:t>Multiwell</w:t>
      </w:r>
      <w:proofErr w:type="spellEnd"/>
      <w:r w:rsidRPr="00043D1A">
        <w:rPr>
          <w:rFonts w:ascii="Times New Roman" w:hAnsi="Times New Roman" w:cs="Times New Roman"/>
          <w:lang w:val="en-US"/>
        </w:rPr>
        <w:t xml:space="preserve"> plates were loaded onto the </w:t>
      </w:r>
      <w:proofErr w:type="spellStart"/>
      <w:r w:rsidRPr="00043D1A">
        <w:rPr>
          <w:rFonts w:ascii="Times New Roman" w:hAnsi="Times New Roman" w:cs="Times New Roman"/>
          <w:lang w:val="en-US"/>
        </w:rPr>
        <w:t>cellWoRx</w:t>
      </w:r>
      <w:proofErr w:type="spellEnd"/>
      <w:r w:rsidRPr="00043D1A">
        <w:rPr>
          <w:rFonts w:ascii="Times New Roman" w:hAnsi="Times New Roman" w:cs="Times New Roman"/>
          <w:lang w:val="en-US"/>
        </w:rPr>
        <w:t xml:space="preserve">™ microscopes using Freedom </w:t>
      </w:r>
      <w:proofErr w:type="spellStart"/>
      <w:r w:rsidRPr="00043D1A">
        <w:rPr>
          <w:rFonts w:ascii="Times New Roman" w:hAnsi="Times New Roman" w:cs="Times New Roman"/>
          <w:lang w:val="en-US"/>
        </w:rPr>
        <w:t>Evo</w:t>
      </w:r>
      <w:proofErr w:type="spellEnd"/>
      <w:r w:rsidRPr="00043D1A">
        <w:rPr>
          <w:rFonts w:ascii="Times New Roman" w:hAnsi="Times New Roman" w:cs="Times New Roman"/>
          <w:lang w:val="en-US"/>
        </w:rPr>
        <w:t xml:space="preserve">™ robotics from </w:t>
      </w:r>
      <w:proofErr w:type="spellStart"/>
      <w:r w:rsidRPr="00043D1A">
        <w:rPr>
          <w:rFonts w:ascii="Times New Roman" w:hAnsi="Times New Roman" w:cs="Times New Roman"/>
          <w:lang w:val="en-US"/>
        </w:rPr>
        <w:t>Tecan</w:t>
      </w:r>
      <w:proofErr w:type="spellEnd"/>
      <w:r w:rsidRPr="00043D1A">
        <w:rPr>
          <w:rFonts w:ascii="Times New Roman" w:hAnsi="Times New Roman" w:cs="Times New Roman"/>
          <w:lang w:val="en-US"/>
        </w:rPr>
        <w:t xml:space="preserve">. 3×3 directly adjacent images were taken per well, covering over 85% of each well surface. An image-based auto-focus was performed on the </w:t>
      </w:r>
      <w:r w:rsidR="00C4507B" w:rsidRPr="00043D1A">
        <w:rPr>
          <w:rFonts w:ascii="Times New Roman" w:hAnsi="Times New Roman" w:cs="Times New Roman"/>
          <w:lang w:val="en-US"/>
        </w:rPr>
        <w:t>Hoechst</w:t>
      </w:r>
      <w:r w:rsidRPr="00043D1A">
        <w:rPr>
          <w:rFonts w:ascii="Times New Roman" w:hAnsi="Times New Roman" w:cs="Times New Roman"/>
          <w:lang w:val="en-US"/>
        </w:rPr>
        <w:t xml:space="preserve"> signal for </w:t>
      </w:r>
      <w:r w:rsidRPr="00043D1A">
        <w:rPr>
          <w:rFonts w:ascii="Times New Roman" w:hAnsi="Times New Roman" w:cs="Times New Roman"/>
          <w:lang w:val="en-US"/>
        </w:rPr>
        <w:lastRenderedPageBreak/>
        <w:t xml:space="preserve">each imaged site. The images were recorded with 12-bit CCD cameras, and stored as individual 16-bit uncompressed TIFF files per imaged site and per channel. </w:t>
      </w:r>
    </w:p>
    <w:p w14:paraId="171E4B70" w14:textId="77777777" w:rsidR="00995460" w:rsidRPr="00043D1A" w:rsidRDefault="00995460" w:rsidP="00043D1A">
      <w:pPr>
        <w:pStyle w:val="berschrift2"/>
        <w:spacing w:line="360" w:lineRule="auto"/>
        <w:jc w:val="both"/>
        <w:rPr>
          <w:rFonts w:ascii="Times New Roman" w:hAnsi="Times New Roman" w:cs="Times New Roman"/>
          <w:color w:val="auto"/>
          <w:sz w:val="24"/>
          <w:szCs w:val="24"/>
          <w:lang w:val="en-US"/>
        </w:rPr>
      </w:pPr>
      <w:bookmarkStart w:id="1" w:name="_Toc283308094"/>
      <w:r w:rsidRPr="00043D1A">
        <w:rPr>
          <w:rFonts w:ascii="Times New Roman" w:hAnsi="Times New Roman" w:cs="Times New Roman"/>
          <w:color w:val="auto"/>
          <w:sz w:val="24"/>
          <w:szCs w:val="24"/>
          <w:lang w:val="en-US"/>
        </w:rPr>
        <w:t>Computational image analysis</w:t>
      </w:r>
      <w:bookmarkEnd w:id="1"/>
    </w:p>
    <w:p w14:paraId="0040CDC0" w14:textId="2BA3FE9A"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For the primary screen 1</w:t>
      </w:r>
      <w:r w:rsidR="00AE1958" w:rsidRPr="00043D1A">
        <w:rPr>
          <w:rFonts w:ascii="Times New Roman" w:hAnsi="Times New Roman" w:cs="Times New Roman"/>
          <w:lang w:val="en-US"/>
        </w:rPr>
        <w:t>.</w:t>
      </w:r>
      <w:r w:rsidRPr="00043D1A">
        <w:rPr>
          <w:rFonts w:ascii="Times New Roman" w:hAnsi="Times New Roman" w:cs="Times New Roman"/>
          <w:lang w:val="en-US"/>
        </w:rPr>
        <w:t>4</w:t>
      </w:r>
      <w:r w:rsidR="00AE1958" w:rsidRPr="00043D1A">
        <w:rPr>
          <w:rFonts w:ascii="Times New Roman" w:hAnsi="Times New Roman" w:cs="Times New Roman"/>
          <w:lang w:val="en-US"/>
        </w:rPr>
        <w:t>x10</w:t>
      </w:r>
      <w:r w:rsidR="00AE1958" w:rsidRPr="00043D1A">
        <w:rPr>
          <w:rFonts w:ascii="Times New Roman" w:hAnsi="Times New Roman" w:cs="Times New Roman"/>
          <w:vertAlign w:val="superscript"/>
          <w:lang w:val="en-US"/>
        </w:rPr>
        <w:t>6</w:t>
      </w:r>
      <w:r w:rsidRPr="00043D1A">
        <w:rPr>
          <w:rFonts w:ascii="Times New Roman" w:hAnsi="Times New Roman" w:cs="Times New Roman"/>
          <w:lang w:val="en-US"/>
        </w:rPr>
        <w:t xml:space="preserve"> images (</w:t>
      </w:r>
      <w:r w:rsidR="00E36ACE" w:rsidRPr="00043D1A">
        <w:rPr>
          <w:rFonts w:ascii="Times New Roman" w:hAnsi="Times New Roman" w:cs="Times New Roman"/>
          <w:lang w:val="en-US"/>
        </w:rPr>
        <w:t xml:space="preserve">including separate images for </w:t>
      </w:r>
      <w:r w:rsidRPr="00043D1A">
        <w:rPr>
          <w:rFonts w:ascii="Times New Roman" w:hAnsi="Times New Roman" w:cs="Times New Roman"/>
          <w:lang w:val="en-US"/>
        </w:rPr>
        <w:t xml:space="preserve">both </w:t>
      </w:r>
      <w:r w:rsidR="00E36ACE" w:rsidRPr="00043D1A">
        <w:rPr>
          <w:rFonts w:ascii="Times New Roman" w:hAnsi="Times New Roman" w:cs="Times New Roman"/>
          <w:lang w:val="en-US"/>
        </w:rPr>
        <w:t>nuclear</w:t>
      </w:r>
      <w:r w:rsidRPr="00043D1A">
        <w:rPr>
          <w:rFonts w:ascii="Times New Roman" w:hAnsi="Times New Roman" w:cs="Times New Roman"/>
          <w:lang w:val="en-US"/>
        </w:rPr>
        <w:t xml:space="preserve"> and </w:t>
      </w:r>
      <w:r w:rsidR="00E36ACE" w:rsidRPr="00043D1A">
        <w:rPr>
          <w:rFonts w:ascii="Times New Roman" w:hAnsi="Times New Roman" w:cs="Times New Roman"/>
          <w:lang w:val="en-US"/>
        </w:rPr>
        <w:t xml:space="preserve">virus </w:t>
      </w:r>
      <w:r w:rsidRPr="00043D1A">
        <w:rPr>
          <w:rFonts w:ascii="Times New Roman" w:hAnsi="Times New Roman" w:cs="Times New Roman"/>
          <w:lang w:val="en-US"/>
        </w:rPr>
        <w:t>channel) were analyzed, amounting to 1.2TB of image data. The images were analyzed with open-source image analysis software</w:t>
      </w:r>
      <w:r w:rsidR="00C8025E"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r>
      <w:r w:rsidR="00866896">
        <w:rPr>
          <w:rFonts w:ascii="Times New Roman" w:hAnsi="Times New Roman" w:cs="Times New Roman"/>
          <w:lang w:val="en-US"/>
        </w:rPr>
        <w:instrText xml:space="preserve"> ADDIN EN.CITE &lt;EndNote&gt;&lt;Cite&gt;&lt;Author&gt;Carpenter&lt;/Author&gt;&lt;Year&gt;2006&lt;/Year&gt;&lt;RecNum&gt;1309&lt;/RecNum&gt;&lt;DisplayText&gt;[2]&lt;/DisplayText&gt;&lt;record&gt;&lt;rec-number&gt;1309&lt;/rec-number&gt;&lt;foreign-keys&gt;&lt;key app="EN" db-id="s025pzft4r5rawe5dftx59pxpe5rpdws2f9z"&gt;1309&lt;/key&gt;&lt;/foreign-keys&gt;&lt;ref-type name="Journal Article"&gt;17&lt;/ref-type&gt;&lt;contributors&gt;&lt;authors&gt;&lt;author&gt;Carpenter, A. E.&lt;/author&gt;&lt;author&gt;Jones, T. R.&lt;/author&gt;&lt;author&gt;Lamprecht, M. R.&lt;/author&gt;&lt;author&gt;Clarke, C.&lt;/author&gt;&lt;author&gt;Kang, I. H.&lt;/author&gt;&lt;author&gt;Friman, O.&lt;/author&gt;&lt;author&gt;Guertin, D. A.&lt;/author&gt;&lt;author&gt;Chang, J. H.&lt;/author&gt;&lt;author&gt;Lindquist, R. A.&lt;/author&gt;&lt;author&gt;Moffat, J.&lt;/author&gt;&lt;author&gt;Golland, P.&lt;/author&gt;&lt;author&gt;Sabatini, D. M.&lt;/author&gt;&lt;/authors&gt;&lt;/contributors&gt;&lt;auth-address&gt;Whitehead Institute for Biomedical Research, Cambridge, MA 02142, USA.&lt;/auth-address&gt;&lt;titles&gt;&lt;title&gt;CellProfiler: image analysis software for identifying and quantifying cell phenotypes&lt;/title&gt;&lt;secondary-title&gt;Genome Biol&lt;/secondary-title&gt;&lt;alt-title&gt;Genome biology&lt;/alt-title&gt;&lt;/titles&gt;&lt;pages&gt;R100&lt;/pages&gt;&lt;volume&gt;7&lt;/volume&gt;&lt;number&gt;10&lt;/number&gt;&lt;edition&gt;2006/11/02&lt;/edition&gt;&lt;keywords&gt;&lt;keyword&gt;Dose-Response Relationship, Drug&lt;/keyword&gt;&lt;keyword&gt;*Gene Expression Profiling&lt;/keyword&gt;&lt;keyword&gt;Image Processing, Computer-Assisted&lt;/keyword&gt;&lt;keyword&gt;Models, Genetic&lt;/keyword&gt;&lt;keyword&gt;*Mutation&lt;/keyword&gt;&lt;keyword&gt;Phenotype&lt;/keyword&gt;&lt;keyword&gt;Reproducibility of Results&lt;/keyword&gt;&lt;keyword&gt;Software&lt;/keyword&gt;&lt;/keywords&gt;&lt;dates&gt;&lt;year&gt;2006&lt;/year&gt;&lt;/dates&gt;&lt;isbn&gt;1465-6914 (Electronic)&amp;#xD;1465-6906 (Linking)&lt;/isbn&gt;&lt;accession-num&gt;17076895&lt;/accession-num&gt;&lt;work-type&gt;Research Support, N.I.H., Extramural&amp;#xD;Research Support, Non-U.S. Gov&amp;apos;t&lt;/work-type&gt;&lt;urls&gt;&lt;related-urls&gt;&lt;url&gt;http://www.ncbi.nlm.nih.gov/pubmed/17076895&lt;/url&gt;&lt;/related-urls&gt;&lt;/urls&gt;&lt;custom2&gt;1794559&lt;/custom2&gt;&lt;electronic-resource-num&gt;10.1186/gb-2006-7-10-r100&lt;/electronic-resource-num&gt;&lt;language&gt;eng&lt;/language&gt;&lt;/record&gt;&lt;/Cite&gt;&lt;/EndNote&gt;</w:instrText>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2" w:tooltip="Carpenter, 2006 #1309" w:history="1">
        <w:r w:rsidR="00866896">
          <w:rPr>
            <w:rFonts w:ascii="Times New Roman" w:hAnsi="Times New Roman" w:cs="Times New Roman"/>
            <w:noProof/>
            <w:lang w:val="en-US"/>
          </w:rPr>
          <w:t>2</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Pr="00043D1A">
        <w:rPr>
          <w:rFonts w:ascii="Times New Roman" w:hAnsi="Times New Roman" w:cs="Times New Roman"/>
          <w:lang w:val="en-US"/>
        </w:rPr>
        <w:t xml:space="preserve"> (</w:t>
      </w:r>
      <w:hyperlink r:id="rId11" w:history="1">
        <w:r w:rsidRPr="00043D1A">
          <w:rPr>
            <w:rStyle w:val="Link"/>
            <w:rFonts w:ascii="Times New Roman" w:hAnsi="Times New Roman" w:cs="Times New Roman"/>
            <w:lang w:val="en-US"/>
          </w:rPr>
          <w:t>http://www.cellprofiler.org</w:t>
        </w:r>
      </w:hyperlink>
      <w:r w:rsidRPr="00043D1A">
        <w:rPr>
          <w:rFonts w:ascii="Times New Roman" w:hAnsi="Times New Roman" w:cs="Times New Roman"/>
          <w:lang w:val="en-US"/>
        </w:rPr>
        <w:t>), combined with previously published software for supervised classification of cellular phenotypes</w:t>
      </w:r>
      <w:r w:rsidR="00C8025E"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r>
      <w:r w:rsidR="00866896">
        <w:rPr>
          <w:rFonts w:ascii="Times New Roman" w:hAnsi="Times New Roman" w:cs="Times New Roman"/>
          <w:lang w:val="en-US"/>
        </w:rPr>
        <w:instrText xml:space="preserve"> ADDIN EN.CITE &lt;EndNote&gt;&lt;Cite&gt;&lt;Author&gt;Ramo&lt;/Author&gt;&lt;Year&gt;2009&lt;/Year&gt;&lt;RecNum&gt;865&lt;/RecNum&gt;&lt;DisplayText&gt;[3]&lt;/DisplayText&gt;&lt;record&gt;&lt;rec-number&gt;865&lt;/rec-number&gt;&lt;foreign-keys&gt;&lt;key app="EN" db-id="s025pzft4r5rawe5dftx59pxpe5rpdws2f9z"&gt;865&lt;/key&gt;&lt;/foreign-keys&gt;&lt;ref-type name="Journal Article"&gt;17&lt;/ref-type&gt;&lt;contributors&gt;&lt;authors&gt;&lt;author&gt;Ramo, P.&lt;/author&gt;&lt;author&gt;Sacher, R.&lt;/author&gt;&lt;author&gt;Snijder, B.&lt;/author&gt;&lt;author&gt;Begemann, B.&lt;/author&gt;&lt;author&gt;Pelkmans, L.&lt;/author&gt;&lt;/authors&gt;&lt;/contributors&gt;&lt;auth-address&gt;Institute of Molecular Systems Biology, ETH Zurich, HPT E71, Wolfgang Pauli-Str. 16, 8093 Zurich, Switzerland.&lt;/auth-address&gt;&lt;titles&gt;&lt;title&gt;CellClassifier: supervised learning of cellular phenotypes&lt;/title&gt;&lt;secondary-title&gt;Bioinformatics&lt;/secondary-title&gt;&lt;/titles&gt;&lt;periodical&gt;&lt;full-title&gt;Bioinformatics&lt;/full-title&gt;&lt;/periodical&gt;&lt;pages&gt;3028-30&lt;/pages&gt;&lt;volume&gt;25&lt;/volume&gt;&lt;number&gt;22&lt;/number&gt;&lt;edition&gt;2009/09/05&lt;/edition&gt;&lt;keywords&gt;&lt;keyword&gt;Computational Biology/*methods&lt;/keyword&gt;&lt;keyword&gt;Internet&lt;/keyword&gt;&lt;keyword&gt;*Phenotype&lt;/keyword&gt;&lt;keyword&gt;Proteome&lt;/keyword&gt;&lt;keyword&gt;*Software&lt;/keyword&gt;&lt;/keywords&gt;&lt;dates&gt;&lt;year&gt;2009&lt;/year&gt;&lt;pub-dates&gt;&lt;date&gt;Nov 15&lt;/date&gt;&lt;/pub-dates&gt;&lt;/dates&gt;&lt;isbn&gt;1367-4811 (Electronic)&amp;#xD;1367-4803 (Linking)&lt;/isbn&gt;&lt;accession-num&gt;19729371&lt;/accession-num&gt;&lt;urls&gt;&lt;related-urls&gt;&lt;url&gt;http://www.ncbi.nlm.nih.gov/entrez/query.fcgi?cmd=Retrieve&amp;amp;db=PubMed&amp;amp;dopt=Citation&amp;amp;list_uids=19729371&lt;/url&gt;&lt;/related-urls&gt;&lt;/urls&gt;&lt;electronic-resource-num&gt;btp524 [pii]&amp;#xD;10.1093/bioinformatics/btp524&lt;/electronic-resource-num&gt;&lt;language&gt;eng&lt;/language&gt;&lt;/record&gt;&lt;/Cite&gt;&lt;/EndNote&gt;</w:instrText>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3" w:tooltip="Ramo, 2009 #865" w:history="1">
        <w:r w:rsidR="00866896">
          <w:rPr>
            <w:rFonts w:ascii="Times New Roman" w:hAnsi="Times New Roman" w:cs="Times New Roman"/>
            <w:noProof/>
            <w:lang w:val="en-US"/>
          </w:rPr>
          <w:t>3</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Pr="00043D1A">
        <w:rPr>
          <w:rFonts w:ascii="Times New Roman" w:hAnsi="Times New Roman" w:cs="Times New Roman"/>
          <w:lang w:val="en-US"/>
        </w:rPr>
        <w:t>, and image analysis methods described previously</w:t>
      </w:r>
      <w:r w:rsidR="00C8025E"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fldData xml:space="preserve">PEVuZE5vdGU+PENpdGU+PEF1dGhvcj5TbmlqZGVyPC9BdXRob3I+PFllYXI+MjAwOTwvWWVhcj48
UmVjTnVtPjkyODwvUmVjTnVtPjxEaXNwbGF5VGV4dD5bMSw0XTwvRGlzcGxheVRleHQ+PHJlY29y
ZD48cmVjLW51bWJlcj45Mjg8L3JlYy1udW1iZXI+PGZvcmVpZ24ta2V5cz48a2V5IGFwcD0iRU4i
IGRiLWlkPSJzMDI1cHpmdDRyNXJhd2U1ZGZ0eDU5cHhwZTVycGR3czJmOXoiPjkyODwva2V5Pjwv
Zm9yZWlnbi1rZXlzPjxyZWYtdHlwZSBuYW1lPSJKb3VybmFsIEFydGljbGUiPjE3PC9yZWYtdHlw
ZT48Y29udHJpYnV0b3JzPjxhdXRob3JzPjxhdXRob3I+U25pamRlciwgQi48L2F1dGhvcj48YXV0
aG9yPlNhY2hlciwgUi48L2F1dGhvcj48YXV0aG9yPlJhbW8sIFAuPC9hdXRob3I+PGF1dGhvcj5E
YW1tLCBFLiBNLjwvYXV0aG9yPjxhdXRob3I+TGliZXJhbGksIFAuPC9hdXRob3I+PGF1dGhvcj5Q
ZWxrbWFucywgTC48L2F1dGhvcj48L2F1dGhvcnM+PC9jb250cmlidXRvcnM+PGF1dGgtYWRkcmVz
cz5JbnN0aXR1dGUgb2YgTW9sZWN1bGFyIFN5c3RlbXMgQmlvbG9neSwgRVRIIFp1cmljaCAoU3dp
c3MgRmVkZXJhbCBJbnN0aXR1dGUgb2YgVGVjaG5vbG9neSksIFdvbGZnYW5nIFBhdWxpLVN0cmFz
c2UgMTYsIENILTgwOTMgWnVyaWNoLCBTd2l0emVybGFuZC48L2F1dGgtYWRkcmVzcz48dGl0bGVz
Pjx0aXRsZT5Qb3B1bGF0aW9uIGNvbnRleHQgZGV0ZXJtaW5lcyBjZWxsLXRvLWNlbGwgdmFyaWFi
aWxpdHkgaW4gZW5kb2N5dG9zaXMgYW5kIHZpcnVzIGluZmVjdGlvbjwvdGl0bGU+PHNlY29uZGFy
eS10aXRsZT5OYXR1cmU8L3NlY29uZGFyeS10aXRsZT48L3RpdGxlcz48cGVyaW9kaWNhbD48ZnVs
bC10aXRsZT5OYXR1cmU8L2Z1bGwtdGl0bGU+PGFiYnItMT5OYXR1cmU8L2FiYnItMT48L3Blcmlv
ZGljYWw+PHBhZ2VzPjUyMC0zPC9wYWdlcz48dm9sdW1lPjQ2MTwvdm9sdW1lPjxudW1iZXI+NzI2
MzwvbnVtYmVyPjxlZGl0aW9uPjIwMDkvMDgvMjg8L2VkaXRpb24+PGtleXdvcmRzPjxrZXl3b3Jk
PkNlbGwgQWRoZXNpb248L2tleXdvcmQ+PGtleXdvcmQ+Q2VsbCBDb3VudDwva2V5d29yZD48a2V5
d29yZD5DZWxsIExpbmUsIFR1bW9yPC9rZXl3b3JkPjxrZXl3b3JkPkNlbGwgU2l6ZTwva2V5d29y
ZD48a2V5d29yZD5DbG9uZSBDZWxscy8qcGF0aG9sb2d5L3Zpcm9sb2d5PC9rZXl3b3JkPjxrZXl3
b3JkPkRlbmd1ZSBWaXJ1cy9waHlzaW9sb2d5PC9rZXl3b3JkPjxrZXl3b3JkPipFbmRvY3l0b3Np
czwva2V5d29yZD48a2V5d29yZD5Gb2NhbCBBZGhlc2lvbiBLaW5hc2UgMS9tZXRhYm9saXNtPC9r
ZXl3b3JkPjxrZXl3b3JkPkcoTTEpIEdhbmdsaW9zaWRlL21ldGFib2xpc208L2tleXdvcmQ+PGtl
eXdvcmQ+SHVtYW5zPC9rZXl3b3JkPjxrZXl3b3JkPk1lbWJyYW5lIExpcGlkcy9hbmFseXNpcy9t
ZXRhYm9saXNtPC9rZXl3b3JkPjxrZXl3b3JkPk11cmluZSBoZXBhdGl0aXMgdmlydXMvcGh5c2lv
bG9neTwva2V5d29yZD48a2V5d29yZD5Sb3RhdmlydXMvcGh5c2lvbG9neTwva2V5d29yZD48a2V5
d29yZD5TaW1pYW4gdmlydXMgNDAvcGh5c2lvbG9neTwva2V5d29yZD48a2V5d29yZD5WaXJ1cyBE
aXNlYXNlcy8qcGF0aG9sb2d5L3Zpcm9sb2d5PC9rZXl3b3JkPjwva2V5d29yZHM+PGRhdGVzPjx5
ZWFyPjIwMDk8L3llYXI+PHB1Yi1kYXRlcz48ZGF0ZT5TZXAgMjQ8L2RhdGU+PC9wdWItZGF0ZXM+
PC9kYXRlcz48aXNibj4xNDc2LTQ2ODcgKEVsZWN0cm9uaWMpJiN4RDswMDI4LTA4MzYgKExpbmtp
bmcpPC9pc2JuPjxhY2Nlc3Npb24tbnVtPjE5NzEwNjUzPC9hY2Nlc3Npb24tbnVtPjx1cmxzPjxy
ZWxhdGVkLXVybHM+PHVybD5odHRwOi8vd3d3Lm5jYmkubmxtLm5paC5nb3YvZW50cmV6L3F1ZXJ5
LmZjZ2k/Y21kPVJldHJpZXZlJmFtcDtkYj1QdWJNZWQmYW1wO2RvcHQ9Q2l0YXRpb24mYW1wO2xp
c3RfdWlkcz0xOTcxMDY1MzwvdXJsPjwvcmVsYXRlZC11cmxzPjwvdXJscz48ZWxlY3Ryb25pYy1y
ZXNvdXJjZS1udW0+bmF0dXJlMDgyODIgW3BpaV0mI3hEOzEwLjEwMzgvbmF0dXJlMDgyODI8L2Vs
ZWN0cm9uaWMtcmVzb3VyY2UtbnVtPjxsYW5ndWFnZT5lbmc8L2xhbmd1YWdlPjwvcmVjb3JkPjwv
Q2l0ZT48Q2l0ZT48QXV0aG9yPlNuaWpkZXI8L0F1dGhvcj48WWVhcj4yMDEyPC9ZZWFyPjxSZWNO
dW0+MTAwMjwvUmVjTnVtPjxyZWNvcmQ+PHJlYy1udW1iZXI+MTAwMjwvcmVjLW51bWJlcj48Zm9y
ZWlnbi1rZXlzPjxrZXkgYXBwPSJFTiIgZGItaWQ9InMwMjVwemZ0NHI1cmF3ZTVkZnR4NTlweHBl
NXJwZHdzMmY5eiI+MTAwMjwva2V5PjwvZm9yZWlnbi1rZXlzPjxyZWYtdHlwZSBuYW1lPSJKb3Vy
bmFsIEFydGljbGUiPjE3PC9yZWYtdHlwZT48Y29udHJpYnV0b3JzPjxhdXRob3JzPjxhdXRob3I+
U25pamRlciwgQi48L2F1dGhvcj48YXV0aG9yPlNhY2hlciwgUi48L2F1dGhvcj48YXV0aG9yPlJh
bW8sIFAuPC9hdXRob3I+PGF1dGhvcj5MaWJlcmFsaSwgUC48L2F1dGhvcj48YXV0aG9yPk1lbmNo
LCBLLjwvYXV0aG9yPjxhdXRob3I+V29sZnJ1bSwgTi48L2F1dGhvcj48YXV0aG9yPkJ1cmxlaWdo
LCBMLjwvYXV0aG9yPjxhdXRob3I+U2NvdHQsIEMuIEMuPC9hdXRob3I+PGF1dGhvcj5WZXJoZWlq
ZSwgTS4gSC48L2F1dGhvcj48YXV0aG9yPk1lcmNlciwgSi48L2F1dGhvcj48YXV0aG9yPk1vZXNl
LCBTLjwvYXV0aG9yPjxhdXRob3I+SGVnZXIsIFQuPC9hdXRob3I+PGF1dGhvcj5UaGV1c25lciwg
Sy48L2F1dGhvcj48YXV0aG9yPkp1cmdlaXQsIEEuPC9hdXRob3I+PGF1dGhvcj5MYW1wYXJ0ZXIs
IEQuPC9hdXRob3I+PGF1dGhvcj5CYWxpc3RyZXJpLCBHLjwvYXV0aG9yPjxhdXRob3I+U2NoZWxo
YWFzLCBNLjwvYXV0aG9yPjxhdXRob3I+RGUgSGFhbiwgQy4gQS48L2F1dGhvcj48YXV0aG9yPk1h
cmpvbWFraSwgVi48L2F1dGhvcj48YXV0aG9yPkh5eXBpYSwgVC48L2F1dGhvcj48YXV0aG9yPlJv
dHRpZXIsIFAuIEouPC9hdXRob3I+PGF1dGhvcj5Tb2RlaWssIEIuPC9hdXRob3I+PGF1dGhvcj5N
YXJzaCwgTS48L2F1dGhvcj48YXV0aG9yPkdydWVuYmVyZywgSi48L2F1dGhvcj48YXV0aG9yPkFt
YXJhLCBBLjwvYXV0aG9yPjxhdXRob3I+R3JlYmVyLCBVLjwvYXV0aG9yPjxhdXRob3I+SGVsZW5p
dXMsIEEuPC9hdXRob3I+PGF1dGhvcj5QZWxrbWFucywgTC48L2F1dGhvcj48L2F1dGhvcnM+PC9j
b250cmlidXRvcnM+PGF1dGgtYWRkcmVzcz5JbnN0aXR1dGUgb2YgTW9sZWN1bGFyIExpZmUgU2Np
ZW5jZXMsIFVuaXZlcnNpdHkgb2YgWnVyaWNoLCBadXJpY2gsIFN3aXR6ZXJsYW5kLjwvYXV0aC1h
ZGRyZXNzPjx0aXRsZXM+PHRpdGxlPlNpbmdsZS1jZWxsIGFuYWx5c2lzIG9mIHBvcHVsYXRpb24g
Y29udGV4dCBhZHZhbmNlcyBSTkFpIHNjcmVlbmluZyBhdCBtdWx0aXBsZSBsZXZlbHM8L3RpdGxl
PjxzZWNvbmRhcnktdGl0bGU+TW9sIFN5c3QgQmlvbDwvc2Vjb25kYXJ5LXRpdGxlPjxhbHQtdGl0
bGU+TW9sZWN1bGFyIHN5c3RlbXMgYmlvbG9neTwvYWx0LXRpdGxlPjwvdGl0bGVzPjxwZXJpb2Rp
Y2FsPjxmdWxsLXRpdGxlPk1vbCBTeXN0IEJpb2w8L2Z1bGwtdGl0bGU+PC9wZXJpb2RpY2FsPjxw
YWdlcz41Nzk8L3BhZ2VzPjx2b2x1bWU+ODwvdm9sdW1lPjxlZGl0aW9uPjIwMTIvMDQvMjY8L2Vk
aXRpb24+PGtleXdvcmRzPjxrZXl3b3JkPkJheWVzIFRoZW9yZW08L2tleXdvcmQ+PGtleXdvcmQ+
Q2VsbHVsYXIgTWljcm9lbnZpcm9ubWVudDwva2V5d29yZD48a2V5d29yZD5Db21wdXRlciBTaW11
bGF0aW9uPC9rZXl3b3JkPjxrZXl3b3JkPkdlbm9taWNzL21ldGhvZHM8L2tleXdvcmQ+PGtleXdv
cmQ+SGVMYSBDZWxsczwva2V5d29yZD48a2V5d29yZD5IdW1hbnM8L2tleXdvcmQ+PGtleXdvcmQ+
SW1hZ2UgUHJvY2Vzc2luZywgQ29tcHV0ZXItQXNzaXN0ZWQvbWV0aG9kczwva2V5d29yZD48a2V5
d29yZD5Nb2RlbHMsIEJpb2xvZ2ljYWw8L2tleXdvcmQ+PGtleXdvcmQ+KlJOQSBJbnRlcmZlcmVu
Y2U8L2tleXdvcmQ+PGtleXdvcmQ+Uk5BLCBTbWFsbCBJbnRlcmZlcmluZzwva2V5d29yZD48a2V5
d29yZD5STkEsIFZpcmFsL2lzb2xhdGlvbiAmYW1wOyBwdXJpZmljYXRpb248L2tleXdvcmQ+PGtl
eXdvcmQ+UmVwcm9kdWNpYmlsaXR5IG9mIFJlc3VsdHM8L2tleXdvcmQ+PGtleXdvcmQ+U2luZ2xl
LUNlbGwgQW5hbHlzaXMvKm1ldGhvZHM8L2tleXdvcmQ+PGtleXdvcmQ+U3lzdGVtcyBCaW9sb2d5
L21ldGhvZHM8L2tleXdvcmQ+PGtleXdvcmQ+VmlyYWwgUHJvdGVpbnMvZ2VuZXRpY3MvaXNvbGF0
aW9uICZhbXA7IHB1cmlmaWNhdGlvbjwva2V5d29yZD48a2V5d29yZD5WaXJ1cyBEaXNlYXNlcy8q
Z2VuZXRpY3MvbWV0YWJvbGlzbTwva2V5d29yZD48a2V5d29yZD5WaXJ1c2VzL2lzb2xhdGlvbiAm
YW1wOyBwdXJpZmljYXRpb24vcGF0aG9nZW5pY2l0eTwva2V5d29yZD48L2tleXdvcmRzPjxkYXRl
cz48eWVhcj4yMDEyPC95ZWFyPjwvZGF0ZXM+PGlzYm4+MTc0NC00MjkyIChFbGVjdHJvbmljKSYj
eEQ7MTc0NC00MjkyIChMaW5raW5nKTwvaXNibj48YWNjZXNzaW9uLW51bT4yMjUzMTExOTwvYWNj
ZXNzaW9uLW51bT48d29yay10eXBlPlJlc2VhcmNoIFN1cHBvcnQsIE5vbi1VLlMuIEdvdiZhcG9z
O3Q8L3dvcmstdHlwZT48dXJscz48cmVsYXRlZC11cmxzPjx1cmw+aHR0cDovL3d3dy5uY2JpLm5s
bS5uaWguZ292L3B1Ym1lZC8yMjUzMTExOTwvdXJsPjwvcmVsYXRlZC11cmxzPjwvdXJscz48Y3Vz
dG9tMj4zMzYxMDA0PC9jdXN0b20yPjxlbGVjdHJvbmljLXJlc291cmNlLW51bT4xMC4xMDM4L21z
Yi4yMDEyLjk8L2VsZWN0cm9uaWMtcmVzb3VyY2UtbnVtPjxsYW5ndWFnZT5lbmc8L2xhbmd1YWdl
PjwvcmVjb3JkPjwvQ2l0ZT48L0VuZE5vdGU+
</w:fldData>
        </w:fldChar>
      </w:r>
      <w:r w:rsidR="00866896">
        <w:rPr>
          <w:rFonts w:ascii="Times New Roman" w:hAnsi="Times New Roman" w:cs="Times New Roman"/>
          <w:lang w:val="en-US"/>
        </w:rPr>
        <w:instrText xml:space="preserve"> ADDIN EN.CITE </w:instrText>
      </w:r>
      <w:r w:rsidR="00866896">
        <w:rPr>
          <w:rFonts w:ascii="Times New Roman" w:hAnsi="Times New Roman" w:cs="Times New Roman"/>
          <w:lang w:val="en-US"/>
        </w:rPr>
        <w:fldChar w:fldCharType="begin">
          <w:fldData xml:space="preserve">PEVuZE5vdGU+PENpdGU+PEF1dGhvcj5TbmlqZGVyPC9BdXRob3I+PFllYXI+MjAwOTwvWWVhcj48
UmVjTnVtPjkyODwvUmVjTnVtPjxEaXNwbGF5VGV4dD5bMSw0XTwvRGlzcGxheVRleHQ+PHJlY29y
ZD48cmVjLW51bWJlcj45Mjg8L3JlYy1udW1iZXI+PGZvcmVpZ24ta2V5cz48a2V5IGFwcD0iRU4i
IGRiLWlkPSJzMDI1cHpmdDRyNXJhd2U1ZGZ0eDU5cHhwZTVycGR3czJmOXoiPjkyODwva2V5Pjwv
Zm9yZWlnbi1rZXlzPjxyZWYtdHlwZSBuYW1lPSJKb3VybmFsIEFydGljbGUiPjE3PC9yZWYtdHlw
ZT48Y29udHJpYnV0b3JzPjxhdXRob3JzPjxhdXRob3I+U25pamRlciwgQi48L2F1dGhvcj48YXV0
aG9yPlNhY2hlciwgUi48L2F1dGhvcj48YXV0aG9yPlJhbW8sIFAuPC9hdXRob3I+PGF1dGhvcj5E
YW1tLCBFLiBNLjwvYXV0aG9yPjxhdXRob3I+TGliZXJhbGksIFAuPC9hdXRob3I+PGF1dGhvcj5Q
ZWxrbWFucywgTC48L2F1dGhvcj48L2F1dGhvcnM+PC9jb250cmlidXRvcnM+PGF1dGgtYWRkcmVz
cz5JbnN0aXR1dGUgb2YgTW9sZWN1bGFyIFN5c3RlbXMgQmlvbG9neSwgRVRIIFp1cmljaCAoU3dp
c3MgRmVkZXJhbCBJbnN0aXR1dGUgb2YgVGVjaG5vbG9neSksIFdvbGZnYW5nIFBhdWxpLVN0cmFz
c2UgMTYsIENILTgwOTMgWnVyaWNoLCBTd2l0emVybGFuZC48L2F1dGgtYWRkcmVzcz48dGl0bGVz
Pjx0aXRsZT5Qb3B1bGF0aW9uIGNvbnRleHQgZGV0ZXJtaW5lcyBjZWxsLXRvLWNlbGwgdmFyaWFi
aWxpdHkgaW4gZW5kb2N5dG9zaXMgYW5kIHZpcnVzIGluZmVjdGlvbjwvdGl0bGU+PHNlY29uZGFy
eS10aXRsZT5OYXR1cmU8L3NlY29uZGFyeS10aXRsZT48L3RpdGxlcz48cGVyaW9kaWNhbD48ZnVs
bC10aXRsZT5OYXR1cmU8L2Z1bGwtdGl0bGU+PGFiYnItMT5OYXR1cmU8L2FiYnItMT48L3Blcmlv
ZGljYWw+PHBhZ2VzPjUyMC0zPC9wYWdlcz48dm9sdW1lPjQ2MTwvdm9sdW1lPjxudW1iZXI+NzI2
MzwvbnVtYmVyPjxlZGl0aW9uPjIwMDkvMDgvMjg8L2VkaXRpb24+PGtleXdvcmRzPjxrZXl3b3Jk
PkNlbGwgQWRoZXNpb248L2tleXdvcmQ+PGtleXdvcmQ+Q2VsbCBDb3VudDwva2V5d29yZD48a2V5
d29yZD5DZWxsIExpbmUsIFR1bW9yPC9rZXl3b3JkPjxrZXl3b3JkPkNlbGwgU2l6ZTwva2V5d29y
ZD48a2V5d29yZD5DbG9uZSBDZWxscy8qcGF0aG9sb2d5L3Zpcm9sb2d5PC9rZXl3b3JkPjxrZXl3
b3JkPkRlbmd1ZSBWaXJ1cy9waHlzaW9sb2d5PC9rZXl3b3JkPjxrZXl3b3JkPipFbmRvY3l0b3Np
czwva2V5d29yZD48a2V5d29yZD5Gb2NhbCBBZGhlc2lvbiBLaW5hc2UgMS9tZXRhYm9saXNtPC9r
ZXl3b3JkPjxrZXl3b3JkPkcoTTEpIEdhbmdsaW9zaWRlL21ldGFib2xpc208L2tleXdvcmQ+PGtl
eXdvcmQ+SHVtYW5zPC9rZXl3b3JkPjxrZXl3b3JkPk1lbWJyYW5lIExpcGlkcy9hbmFseXNpcy9t
ZXRhYm9saXNtPC9rZXl3b3JkPjxrZXl3b3JkPk11cmluZSBoZXBhdGl0aXMgdmlydXMvcGh5c2lv
bG9neTwva2V5d29yZD48a2V5d29yZD5Sb3RhdmlydXMvcGh5c2lvbG9neTwva2V5d29yZD48a2V5
d29yZD5TaW1pYW4gdmlydXMgNDAvcGh5c2lvbG9neTwva2V5d29yZD48a2V5d29yZD5WaXJ1cyBE
aXNlYXNlcy8qcGF0aG9sb2d5L3Zpcm9sb2d5PC9rZXl3b3JkPjwva2V5d29yZHM+PGRhdGVzPjx5
ZWFyPjIwMDk8L3llYXI+PHB1Yi1kYXRlcz48ZGF0ZT5TZXAgMjQ8L2RhdGU+PC9wdWItZGF0ZXM+
PC9kYXRlcz48aXNibj4xNDc2LTQ2ODcgKEVsZWN0cm9uaWMpJiN4RDswMDI4LTA4MzYgKExpbmtp
bmcpPC9pc2JuPjxhY2Nlc3Npb24tbnVtPjE5NzEwNjUzPC9hY2Nlc3Npb24tbnVtPjx1cmxzPjxy
ZWxhdGVkLXVybHM+PHVybD5odHRwOi8vd3d3Lm5jYmkubmxtLm5paC5nb3YvZW50cmV6L3F1ZXJ5
LmZjZ2k/Y21kPVJldHJpZXZlJmFtcDtkYj1QdWJNZWQmYW1wO2RvcHQ9Q2l0YXRpb24mYW1wO2xp
c3RfdWlkcz0xOTcxMDY1MzwvdXJsPjwvcmVsYXRlZC11cmxzPjwvdXJscz48ZWxlY3Ryb25pYy1y
ZXNvdXJjZS1udW0+bmF0dXJlMDgyODIgW3BpaV0mI3hEOzEwLjEwMzgvbmF0dXJlMDgyODI8L2Vs
ZWN0cm9uaWMtcmVzb3VyY2UtbnVtPjxsYW5ndWFnZT5lbmc8L2xhbmd1YWdlPjwvcmVjb3JkPjwv
Q2l0ZT48Q2l0ZT48QXV0aG9yPlNuaWpkZXI8L0F1dGhvcj48WWVhcj4yMDEyPC9ZZWFyPjxSZWNO
dW0+MTAwMjwvUmVjTnVtPjxyZWNvcmQ+PHJlYy1udW1iZXI+MTAwMjwvcmVjLW51bWJlcj48Zm9y
ZWlnbi1rZXlzPjxrZXkgYXBwPSJFTiIgZGItaWQ9InMwMjVwemZ0NHI1cmF3ZTVkZnR4NTlweHBl
NXJwZHdzMmY5eiI+MTAwMjwva2V5PjwvZm9yZWlnbi1rZXlzPjxyZWYtdHlwZSBuYW1lPSJKb3Vy
bmFsIEFydGljbGUiPjE3PC9yZWYtdHlwZT48Y29udHJpYnV0b3JzPjxhdXRob3JzPjxhdXRob3I+
U25pamRlciwgQi48L2F1dGhvcj48YXV0aG9yPlNhY2hlciwgUi48L2F1dGhvcj48YXV0aG9yPlJh
bW8sIFAuPC9hdXRob3I+PGF1dGhvcj5MaWJlcmFsaSwgUC48L2F1dGhvcj48YXV0aG9yPk1lbmNo
LCBLLjwvYXV0aG9yPjxhdXRob3I+V29sZnJ1bSwgTi48L2F1dGhvcj48YXV0aG9yPkJ1cmxlaWdo
LCBMLjwvYXV0aG9yPjxhdXRob3I+U2NvdHQsIEMuIEMuPC9hdXRob3I+PGF1dGhvcj5WZXJoZWlq
ZSwgTS4gSC48L2F1dGhvcj48YXV0aG9yPk1lcmNlciwgSi48L2F1dGhvcj48YXV0aG9yPk1vZXNl
LCBTLjwvYXV0aG9yPjxhdXRob3I+SGVnZXIsIFQuPC9hdXRob3I+PGF1dGhvcj5UaGV1c25lciwg
Sy48L2F1dGhvcj48YXV0aG9yPkp1cmdlaXQsIEEuPC9hdXRob3I+PGF1dGhvcj5MYW1wYXJ0ZXIs
IEQuPC9hdXRob3I+PGF1dGhvcj5CYWxpc3RyZXJpLCBHLjwvYXV0aG9yPjxhdXRob3I+U2NoZWxo
YWFzLCBNLjwvYXV0aG9yPjxhdXRob3I+RGUgSGFhbiwgQy4gQS48L2F1dGhvcj48YXV0aG9yPk1h
cmpvbWFraSwgVi48L2F1dGhvcj48YXV0aG9yPkh5eXBpYSwgVC48L2F1dGhvcj48YXV0aG9yPlJv
dHRpZXIsIFAuIEouPC9hdXRob3I+PGF1dGhvcj5Tb2RlaWssIEIuPC9hdXRob3I+PGF1dGhvcj5N
YXJzaCwgTS48L2F1dGhvcj48YXV0aG9yPkdydWVuYmVyZywgSi48L2F1dGhvcj48YXV0aG9yPkFt
YXJhLCBBLjwvYXV0aG9yPjxhdXRob3I+R3JlYmVyLCBVLjwvYXV0aG9yPjxhdXRob3I+SGVsZW5p
dXMsIEEuPC9hdXRob3I+PGF1dGhvcj5QZWxrbWFucywgTC48L2F1dGhvcj48L2F1dGhvcnM+PC9j
b250cmlidXRvcnM+PGF1dGgtYWRkcmVzcz5JbnN0aXR1dGUgb2YgTW9sZWN1bGFyIExpZmUgU2Np
ZW5jZXMsIFVuaXZlcnNpdHkgb2YgWnVyaWNoLCBadXJpY2gsIFN3aXR6ZXJsYW5kLjwvYXV0aC1h
ZGRyZXNzPjx0aXRsZXM+PHRpdGxlPlNpbmdsZS1jZWxsIGFuYWx5c2lzIG9mIHBvcHVsYXRpb24g
Y29udGV4dCBhZHZhbmNlcyBSTkFpIHNjcmVlbmluZyBhdCBtdWx0aXBsZSBsZXZlbHM8L3RpdGxl
PjxzZWNvbmRhcnktdGl0bGU+TW9sIFN5c3QgQmlvbDwvc2Vjb25kYXJ5LXRpdGxlPjxhbHQtdGl0
bGU+TW9sZWN1bGFyIHN5c3RlbXMgYmlvbG9neTwvYWx0LXRpdGxlPjwvdGl0bGVzPjxwZXJpb2Rp
Y2FsPjxmdWxsLXRpdGxlPk1vbCBTeXN0IEJpb2w8L2Z1bGwtdGl0bGU+PC9wZXJpb2RpY2FsPjxw
YWdlcz41Nzk8L3BhZ2VzPjx2b2x1bWU+ODwvdm9sdW1lPjxlZGl0aW9uPjIwMTIvMDQvMjY8L2Vk
aXRpb24+PGtleXdvcmRzPjxrZXl3b3JkPkJheWVzIFRoZW9yZW08L2tleXdvcmQ+PGtleXdvcmQ+
Q2VsbHVsYXIgTWljcm9lbnZpcm9ubWVudDwva2V5d29yZD48a2V5d29yZD5Db21wdXRlciBTaW11
bGF0aW9uPC9rZXl3b3JkPjxrZXl3b3JkPkdlbm9taWNzL21ldGhvZHM8L2tleXdvcmQ+PGtleXdv
cmQ+SGVMYSBDZWxsczwva2V5d29yZD48a2V5d29yZD5IdW1hbnM8L2tleXdvcmQ+PGtleXdvcmQ+
SW1hZ2UgUHJvY2Vzc2luZywgQ29tcHV0ZXItQXNzaXN0ZWQvbWV0aG9kczwva2V5d29yZD48a2V5
d29yZD5Nb2RlbHMsIEJpb2xvZ2ljYWw8L2tleXdvcmQ+PGtleXdvcmQ+KlJOQSBJbnRlcmZlcmVu
Y2U8L2tleXdvcmQ+PGtleXdvcmQ+Uk5BLCBTbWFsbCBJbnRlcmZlcmluZzwva2V5d29yZD48a2V5
d29yZD5STkEsIFZpcmFsL2lzb2xhdGlvbiAmYW1wOyBwdXJpZmljYXRpb248L2tleXdvcmQ+PGtl
eXdvcmQ+UmVwcm9kdWNpYmlsaXR5IG9mIFJlc3VsdHM8L2tleXdvcmQ+PGtleXdvcmQ+U2luZ2xl
LUNlbGwgQW5hbHlzaXMvKm1ldGhvZHM8L2tleXdvcmQ+PGtleXdvcmQ+U3lzdGVtcyBCaW9sb2d5
L21ldGhvZHM8L2tleXdvcmQ+PGtleXdvcmQ+VmlyYWwgUHJvdGVpbnMvZ2VuZXRpY3MvaXNvbGF0
aW9uICZhbXA7IHB1cmlmaWNhdGlvbjwva2V5d29yZD48a2V5d29yZD5WaXJ1cyBEaXNlYXNlcy8q
Z2VuZXRpY3MvbWV0YWJvbGlzbTwva2V5d29yZD48a2V5d29yZD5WaXJ1c2VzL2lzb2xhdGlvbiAm
YW1wOyBwdXJpZmljYXRpb24vcGF0aG9nZW5pY2l0eTwva2V5d29yZD48L2tleXdvcmRzPjxkYXRl
cz48eWVhcj4yMDEyPC95ZWFyPjwvZGF0ZXM+PGlzYm4+MTc0NC00MjkyIChFbGVjdHJvbmljKSYj
eEQ7MTc0NC00MjkyIChMaW5raW5nKTwvaXNibj48YWNjZXNzaW9uLW51bT4yMjUzMTExOTwvYWNj
ZXNzaW9uLW51bT48d29yay10eXBlPlJlc2VhcmNoIFN1cHBvcnQsIE5vbi1VLlMuIEdvdiZhcG9z
O3Q8L3dvcmstdHlwZT48dXJscz48cmVsYXRlZC11cmxzPjx1cmw+aHR0cDovL3d3dy5uY2JpLm5s
bS5uaWguZ292L3B1Ym1lZC8yMjUzMTExOTwvdXJsPjwvcmVsYXRlZC11cmxzPjwvdXJscz48Y3Vz
dG9tMj4zMzYxMDA0PC9jdXN0b20yPjxlbGVjdHJvbmljLXJlc291cmNlLW51bT4xMC4xMDM4L21z
Yi4yMDEyLjk8L2VsZWN0cm9uaWMtcmVzb3VyY2UtbnVtPjxsYW5ndWFnZT5lbmc8L2xhbmd1YWdl
PjwvcmVjb3JkPjwvQ2l0ZT48L0VuZE5vdGU+
</w:fldData>
        </w:fldChar>
      </w:r>
      <w:r w:rsidR="00866896">
        <w:rPr>
          <w:rFonts w:ascii="Times New Roman" w:hAnsi="Times New Roman" w:cs="Times New Roman"/>
          <w:lang w:val="en-US"/>
        </w:rPr>
        <w:instrText xml:space="preserve"> ADDIN EN.CITE.DATA </w:instrText>
      </w:r>
      <w:r w:rsidR="00866896">
        <w:rPr>
          <w:rFonts w:ascii="Times New Roman" w:hAnsi="Times New Roman" w:cs="Times New Roman"/>
          <w:lang w:val="en-US"/>
        </w:rPr>
      </w:r>
      <w:r w:rsidR="00866896">
        <w:rPr>
          <w:rFonts w:ascii="Times New Roman" w:hAnsi="Times New Roman" w:cs="Times New Roman"/>
          <w:lang w:val="en-US"/>
        </w:rPr>
        <w:fldChar w:fldCharType="end"/>
      </w:r>
      <w:r w:rsidR="00C8025E" w:rsidRPr="00043D1A">
        <w:rPr>
          <w:rFonts w:ascii="Times New Roman" w:hAnsi="Times New Roman" w:cs="Times New Roman"/>
          <w:lang w:val="en-US"/>
        </w:rPr>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1" w:tooltip="Snijder, 2009 #928" w:history="1">
        <w:r w:rsidR="00866896">
          <w:rPr>
            <w:rFonts w:ascii="Times New Roman" w:hAnsi="Times New Roman" w:cs="Times New Roman"/>
            <w:noProof/>
            <w:lang w:val="en-US"/>
          </w:rPr>
          <w:t>1</w:t>
        </w:r>
      </w:hyperlink>
      <w:r w:rsidR="00866896">
        <w:rPr>
          <w:rFonts w:ascii="Times New Roman" w:hAnsi="Times New Roman" w:cs="Times New Roman"/>
          <w:noProof/>
          <w:lang w:val="en-US"/>
        </w:rPr>
        <w:t>,</w:t>
      </w:r>
      <w:hyperlink w:anchor="_ENREF_4" w:tooltip="Snijder, 2012 #1002" w:history="1">
        <w:r w:rsidR="00866896">
          <w:rPr>
            <w:rFonts w:ascii="Times New Roman" w:hAnsi="Times New Roman" w:cs="Times New Roman"/>
            <w:noProof/>
            <w:lang w:val="en-US"/>
          </w:rPr>
          <w:t>4</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000946D0" w:rsidRPr="00043D1A">
        <w:rPr>
          <w:rFonts w:ascii="Times New Roman" w:hAnsi="Times New Roman" w:cs="Times New Roman"/>
          <w:lang w:val="en-US"/>
        </w:rPr>
        <w:t>.</w:t>
      </w:r>
      <w:r w:rsidRPr="00043D1A">
        <w:rPr>
          <w:rFonts w:ascii="Times New Roman" w:hAnsi="Times New Roman" w:cs="Times New Roman"/>
          <w:lang w:val="en-US"/>
        </w:rPr>
        <w:t xml:space="preserve"> All computational image analysis was run on the high-performance computing cluster Brutus, and data storage on the central IT services, both from the ETH Zurich. The analysis resulted in 5</w:t>
      </w:r>
      <w:r w:rsidR="00AE1958" w:rsidRPr="00043D1A">
        <w:rPr>
          <w:rFonts w:ascii="Times New Roman" w:hAnsi="Times New Roman" w:cs="Times New Roman"/>
          <w:lang w:val="en-US"/>
        </w:rPr>
        <w:t>0</w:t>
      </w:r>
      <w:r w:rsidRPr="00043D1A">
        <w:rPr>
          <w:rFonts w:ascii="Times New Roman" w:hAnsi="Times New Roman" w:cs="Times New Roman"/>
          <w:lang w:val="en-US"/>
        </w:rPr>
        <w:t xml:space="preserve">0GB of MATLAB analysis result files, describing ~200 measurements for each of </w:t>
      </w:r>
      <w:r w:rsidR="00F9248B" w:rsidRPr="00043D1A">
        <w:rPr>
          <w:rFonts w:ascii="Times New Roman" w:hAnsi="Times New Roman" w:cs="Times New Roman"/>
          <w:lang w:val="en-US"/>
        </w:rPr>
        <w:t>442,744,654</w:t>
      </w:r>
      <w:r w:rsidRPr="00043D1A">
        <w:rPr>
          <w:rFonts w:ascii="Times New Roman" w:hAnsi="Times New Roman" w:cs="Times New Roman"/>
          <w:lang w:val="en-US"/>
        </w:rPr>
        <w:t xml:space="preserve"> cells.</w:t>
      </w:r>
    </w:p>
    <w:p w14:paraId="5121EBDB" w14:textId="77777777" w:rsidR="00995460" w:rsidRPr="00043D1A" w:rsidRDefault="00995460" w:rsidP="00043D1A">
      <w:pPr>
        <w:pStyle w:val="berschrift3"/>
        <w:spacing w:line="360" w:lineRule="auto"/>
        <w:jc w:val="both"/>
        <w:rPr>
          <w:rFonts w:ascii="Times New Roman" w:hAnsi="Times New Roman" w:cs="Times New Roman"/>
          <w:color w:val="auto"/>
        </w:rPr>
      </w:pPr>
      <w:bookmarkStart w:id="2" w:name="_Toc283308095"/>
      <w:proofErr w:type="spellStart"/>
      <w:r w:rsidRPr="00043D1A">
        <w:rPr>
          <w:rFonts w:ascii="Times New Roman" w:hAnsi="Times New Roman" w:cs="Times New Roman"/>
          <w:color w:val="auto"/>
        </w:rPr>
        <w:t>CellProfiler</w:t>
      </w:r>
      <w:proofErr w:type="spellEnd"/>
      <w:r w:rsidRPr="00043D1A">
        <w:rPr>
          <w:rFonts w:ascii="Times New Roman" w:hAnsi="Times New Roman" w:cs="Times New Roman"/>
          <w:color w:val="auto"/>
        </w:rPr>
        <w:t xml:space="preserve"> Image analysis</w:t>
      </w:r>
      <w:bookmarkEnd w:id="2"/>
    </w:p>
    <w:p w14:paraId="1D6217BD" w14:textId="76499D43"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 xml:space="preserve">The </w:t>
      </w:r>
      <w:proofErr w:type="spellStart"/>
      <w:r w:rsidRPr="00043D1A">
        <w:rPr>
          <w:rFonts w:ascii="Times New Roman" w:hAnsi="Times New Roman" w:cs="Times New Roman"/>
          <w:lang w:val="en-US"/>
        </w:rPr>
        <w:t>CellProfiler</w:t>
      </w:r>
      <w:proofErr w:type="spellEnd"/>
      <w:r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r>
      <w:r w:rsidR="00866896">
        <w:rPr>
          <w:rFonts w:ascii="Times New Roman" w:hAnsi="Times New Roman" w:cs="Times New Roman"/>
          <w:lang w:val="en-US"/>
        </w:rPr>
        <w:instrText xml:space="preserve"> ADDIN EN.CITE &lt;EndNote&gt;&lt;Cite&gt;&lt;Author&gt;Carpenter&lt;/Author&gt;&lt;Year&gt;2006&lt;/Year&gt;&lt;RecNum&gt;1309&lt;/RecNum&gt;&lt;DisplayText&gt;[2]&lt;/DisplayText&gt;&lt;record&gt;&lt;rec-number&gt;1309&lt;/rec-number&gt;&lt;foreign-keys&gt;&lt;key app="EN" db-id="s025pzft4r5rawe5dftx59pxpe5rpdws2f9z"&gt;1309&lt;/key&gt;&lt;/foreign-keys&gt;&lt;ref-type name="Journal Article"&gt;17&lt;/ref-type&gt;&lt;contributors&gt;&lt;authors&gt;&lt;author&gt;Carpenter, A. E.&lt;/author&gt;&lt;author&gt;Jones, T. R.&lt;/author&gt;&lt;author&gt;Lamprecht, M. R.&lt;/author&gt;&lt;author&gt;Clarke, C.&lt;/author&gt;&lt;author&gt;Kang, I. H.&lt;/author&gt;&lt;author&gt;Friman, O.&lt;/author&gt;&lt;author&gt;Guertin, D. A.&lt;/author&gt;&lt;author&gt;Chang, J. H.&lt;/author&gt;&lt;author&gt;Lindquist, R. A.&lt;/author&gt;&lt;author&gt;Moffat, J.&lt;/author&gt;&lt;author&gt;Golland, P.&lt;/author&gt;&lt;author&gt;Sabatini, D. M.&lt;/author&gt;&lt;/authors&gt;&lt;/contributors&gt;&lt;auth-address&gt;Whitehead Institute for Biomedical Research, Cambridge, MA 02142, USA.&lt;/auth-address&gt;&lt;titles&gt;&lt;title&gt;CellProfiler: image analysis software for identifying and quantifying cell phenotypes&lt;/title&gt;&lt;secondary-title&gt;Genome Biol&lt;/secondary-title&gt;&lt;alt-title&gt;Genome biology&lt;/alt-title&gt;&lt;/titles&gt;&lt;pages&gt;R100&lt;/pages&gt;&lt;volume&gt;7&lt;/volume&gt;&lt;number&gt;10&lt;/number&gt;&lt;edition&gt;2006/11/02&lt;/edition&gt;&lt;keywords&gt;&lt;keyword&gt;Dose-Response Relationship, Drug&lt;/keyword&gt;&lt;keyword&gt;*Gene Expression Profiling&lt;/keyword&gt;&lt;keyword&gt;Image Processing, Computer-Assisted&lt;/keyword&gt;&lt;keyword&gt;Models, Genetic&lt;/keyword&gt;&lt;keyword&gt;*Mutation&lt;/keyword&gt;&lt;keyword&gt;Phenotype&lt;/keyword&gt;&lt;keyword&gt;Reproducibility of Results&lt;/keyword&gt;&lt;keyword&gt;Software&lt;/keyword&gt;&lt;/keywords&gt;&lt;dates&gt;&lt;year&gt;2006&lt;/year&gt;&lt;/dates&gt;&lt;isbn&gt;1465-6914 (Electronic)&amp;#xD;1465-6906 (Linking)&lt;/isbn&gt;&lt;accession-num&gt;17076895&lt;/accession-num&gt;&lt;work-type&gt;Research Support, N.I.H., Extramural&amp;#xD;Research Support, Non-U.S. Gov&amp;apos;t&lt;/work-type&gt;&lt;urls&gt;&lt;related-urls&gt;&lt;url&gt;http://www.ncbi.nlm.nih.gov/pubmed/17076895&lt;/url&gt;&lt;/related-urls&gt;&lt;/urls&gt;&lt;custom2&gt;1794559&lt;/custom2&gt;&lt;electronic-resource-num&gt;10.1186/gb-2006-7-10-r100&lt;/electronic-resource-num&gt;&lt;language&gt;eng&lt;/language&gt;&lt;/record&gt;&lt;/Cite&gt;&lt;/EndNote&gt;</w:instrText>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2" w:tooltip="Carpenter, 2006 #1309" w:history="1">
        <w:r w:rsidR="00866896">
          <w:rPr>
            <w:rFonts w:ascii="Times New Roman" w:hAnsi="Times New Roman" w:cs="Times New Roman"/>
            <w:noProof/>
            <w:lang w:val="en-US"/>
          </w:rPr>
          <w:t>2</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00C8025E" w:rsidRPr="00043D1A">
        <w:rPr>
          <w:rFonts w:ascii="Times New Roman" w:hAnsi="Times New Roman" w:cs="Times New Roman"/>
          <w:lang w:val="en-US"/>
        </w:rPr>
        <w:t xml:space="preserve"> </w:t>
      </w:r>
      <w:r w:rsidRPr="00043D1A">
        <w:rPr>
          <w:rFonts w:ascii="Times New Roman" w:hAnsi="Times New Roman" w:cs="Times New Roman"/>
          <w:lang w:val="en-US"/>
        </w:rPr>
        <w:t>(</w:t>
      </w:r>
      <w:hyperlink r:id="rId12" w:history="1">
        <w:r w:rsidRPr="00043D1A">
          <w:rPr>
            <w:rStyle w:val="Link"/>
            <w:rFonts w:ascii="Times New Roman" w:hAnsi="Times New Roman" w:cs="Times New Roman"/>
            <w:lang w:val="en-US"/>
          </w:rPr>
          <w:t>http://www.cellprofiler.org</w:t>
        </w:r>
      </w:hyperlink>
      <w:r w:rsidRPr="00043D1A">
        <w:rPr>
          <w:rFonts w:ascii="Times New Roman" w:hAnsi="Times New Roman" w:cs="Times New Roman"/>
          <w:lang w:val="en-US"/>
        </w:rPr>
        <w:t xml:space="preserve">) image analysis pipeline was as follows: first, nuclei were identified based on the DAPI stain. Next, cell boundaries were estimated using nuclear expansion. Standard </w:t>
      </w:r>
      <w:proofErr w:type="spellStart"/>
      <w:r w:rsidRPr="00043D1A">
        <w:rPr>
          <w:rFonts w:ascii="Times New Roman" w:hAnsi="Times New Roman" w:cs="Times New Roman"/>
          <w:lang w:val="en-US"/>
        </w:rPr>
        <w:t>CellProfiler</w:t>
      </w:r>
      <w:proofErr w:type="spellEnd"/>
      <w:r w:rsidRPr="00043D1A">
        <w:rPr>
          <w:rFonts w:ascii="Times New Roman" w:hAnsi="Times New Roman" w:cs="Times New Roman"/>
          <w:lang w:val="en-US"/>
        </w:rPr>
        <w:t xml:space="preserve"> texture, intensity, size, and shape features were extracted from nucleus and cell regions, as well as from complete images, for all available channels. In total, around 200 features were measured per individual cell.</w:t>
      </w:r>
    </w:p>
    <w:p w14:paraId="57357417" w14:textId="77777777" w:rsidR="00995460" w:rsidRPr="00043D1A" w:rsidRDefault="00995460" w:rsidP="00043D1A">
      <w:pPr>
        <w:pStyle w:val="berschrift3"/>
        <w:spacing w:line="360" w:lineRule="auto"/>
        <w:jc w:val="both"/>
        <w:rPr>
          <w:rFonts w:ascii="Times New Roman" w:hAnsi="Times New Roman" w:cs="Times New Roman"/>
          <w:color w:val="auto"/>
        </w:rPr>
      </w:pPr>
      <w:bookmarkStart w:id="3" w:name="_Toc283308096"/>
      <w:r w:rsidRPr="00043D1A">
        <w:rPr>
          <w:rFonts w:ascii="Times New Roman" w:hAnsi="Times New Roman" w:cs="Times New Roman"/>
          <w:color w:val="auto"/>
        </w:rPr>
        <w:t>Supervised classification of cellular phenotypes</w:t>
      </w:r>
      <w:bookmarkEnd w:id="3"/>
    </w:p>
    <w:p w14:paraId="38B38CAB" w14:textId="34A2BECF" w:rsidR="00995460"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 xml:space="preserve">We applied supervised machine learning using the open source support vector machine (SVM) learning tool </w:t>
      </w:r>
      <w:proofErr w:type="spellStart"/>
      <w:r w:rsidRPr="00043D1A">
        <w:rPr>
          <w:rFonts w:ascii="Times New Roman" w:hAnsi="Times New Roman" w:cs="Times New Roman"/>
          <w:lang w:val="en-US"/>
        </w:rPr>
        <w:t>CellClassifier</w:t>
      </w:r>
      <w:proofErr w:type="spellEnd"/>
      <w:r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r>
      <w:r w:rsidR="00866896">
        <w:rPr>
          <w:rFonts w:ascii="Times New Roman" w:hAnsi="Times New Roman" w:cs="Times New Roman"/>
          <w:lang w:val="en-US"/>
        </w:rPr>
        <w:instrText xml:space="preserve"> ADDIN EN.CITE &lt;EndNote&gt;&lt;Cite&gt;&lt;Author&gt;Ramo&lt;/Author&gt;&lt;Year&gt;2009&lt;/Year&gt;&lt;RecNum&gt;865&lt;/RecNum&gt;&lt;DisplayText&gt;[3]&lt;/DisplayText&gt;&lt;record&gt;&lt;rec-number&gt;865&lt;/rec-number&gt;&lt;foreign-keys&gt;&lt;key app="EN" db-id="s025pzft4r5rawe5dftx59pxpe5rpdws2f9z"&gt;865&lt;/key&gt;&lt;/foreign-keys&gt;&lt;ref-type name="Journal Article"&gt;17&lt;/ref-type&gt;&lt;contributors&gt;&lt;authors&gt;&lt;author&gt;Ramo, P.&lt;/author&gt;&lt;author&gt;Sacher, R.&lt;/author&gt;&lt;author&gt;Snijder, B.&lt;/author&gt;&lt;author&gt;Begemann, B.&lt;/author&gt;&lt;author&gt;Pelkmans, L.&lt;/author&gt;&lt;/authors&gt;&lt;/contributors&gt;&lt;auth-address&gt;Institute of Molecular Systems Biology, ETH Zurich, HPT E71, Wolfgang Pauli-Str. 16, 8093 Zurich, Switzerland.&lt;/auth-address&gt;&lt;titles&gt;&lt;title&gt;CellClassifier: supervised learning of cellular phenotypes&lt;/title&gt;&lt;secondary-title&gt;Bioinformatics&lt;/secondary-title&gt;&lt;/titles&gt;&lt;periodical&gt;&lt;full-title&gt;Bioinformatics&lt;/full-title&gt;&lt;/periodical&gt;&lt;pages&gt;3028-30&lt;/pages&gt;&lt;volume&gt;25&lt;/volume&gt;&lt;number&gt;22&lt;/number&gt;&lt;edition&gt;2009/09/05&lt;/edition&gt;&lt;keywords&gt;&lt;keyword&gt;Computational Biology/*methods&lt;/keyword&gt;&lt;keyword&gt;Internet&lt;/keyword&gt;&lt;keyword&gt;*Phenotype&lt;/keyword&gt;&lt;keyword&gt;Proteome&lt;/keyword&gt;&lt;keyword&gt;*Software&lt;/keyword&gt;&lt;/keywords&gt;&lt;dates&gt;&lt;year&gt;2009&lt;/year&gt;&lt;pub-dates&gt;&lt;date&gt;Nov 15&lt;/date&gt;&lt;/pub-dates&gt;&lt;/dates&gt;&lt;isbn&gt;1367-4811 (Electronic)&amp;#xD;1367-4803 (Linking)&lt;/isbn&gt;&lt;accession-num&gt;19729371&lt;/accession-num&gt;&lt;urls&gt;&lt;related-urls&gt;&lt;url&gt;http://www.ncbi.nlm.nih.gov/entrez/query.fcgi?cmd=Retrieve&amp;amp;db=PubMed&amp;amp;dopt=Citation&amp;amp;list_uids=19729371&lt;/url&gt;&lt;/related-urls&gt;&lt;/urls&gt;&lt;electronic-resource-num&gt;btp524 [pii]&amp;#xD;10.1093/bioinformatics/btp524&lt;/electronic-resource-num&gt;&lt;language&gt;eng&lt;/language&gt;&lt;/record&gt;&lt;/Cite&gt;&lt;/EndNote&gt;</w:instrText>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3" w:tooltip="Ramo, 2009 #865" w:history="1">
        <w:r w:rsidR="00866896">
          <w:rPr>
            <w:rFonts w:ascii="Times New Roman" w:hAnsi="Times New Roman" w:cs="Times New Roman"/>
            <w:noProof/>
            <w:lang w:val="en-US"/>
          </w:rPr>
          <w:t>3</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00C8025E" w:rsidRPr="00043D1A">
        <w:rPr>
          <w:rFonts w:ascii="Times New Roman" w:hAnsi="Times New Roman" w:cs="Times New Roman"/>
          <w:lang w:val="en-US"/>
        </w:rPr>
        <w:t xml:space="preserve"> </w:t>
      </w:r>
      <w:r w:rsidRPr="00043D1A">
        <w:rPr>
          <w:rFonts w:ascii="Times New Roman" w:hAnsi="Times New Roman" w:cs="Times New Roman"/>
          <w:lang w:val="en-US"/>
        </w:rPr>
        <w:t>(</w:t>
      </w:r>
      <w:hyperlink r:id="rId13" w:history="1">
        <w:r w:rsidRPr="00043D1A">
          <w:rPr>
            <w:rStyle w:val="Link"/>
            <w:rFonts w:ascii="Times New Roman" w:hAnsi="Times New Roman" w:cs="Times New Roman"/>
            <w:lang w:val="en-US"/>
          </w:rPr>
          <w:t>http://www.cellclassifier.ethz.ch</w:t>
        </w:r>
      </w:hyperlink>
      <w:r w:rsidRPr="00043D1A">
        <w:rPr>
          <w:rFonts w:ascii="Times New Roman" w:hAnsi="Times New Roman" w:cs="Times New Roman"/>
          <w:lang w:val="en-US"/>
        </w:rPr>
        <w:t>), to identify biologically and technically relevant cellular phenotypes. We classified all cells in each screen into 5 distinct binary phenotype classes (infected/non-infected, interphase/non-interphase, mitotic/non-mitotic, apoptotic/non-apoptotic, blob/non-blob). Classification was performed as described</w:t>
      </w:r>
      <w:r w:rsidR="00C8025E" w:rsidRPr="00043D1A">
        <w:rPr>
          <w:rFonts w:ascii="Times New Roman" w:hAnsi="Times New Roman" w:cs="Times New Roman"/>
          <w:lang w:val="en-US"/>
        </w:rPr>
        <w:t xml:space="preserve"> </w:t>
      </w:r>
      <w:r w:rsidR="00C8025E" w:rsidRPr="00043D1A">
        <w:rPr>
          <w:rFonts w:ascii="Times New Roman" w:hAnsi="Times New Roman" w:cs="Times New Roman"/>
          <w:lang w:val="en-US"/>
        </w:rPr>
        <w:fldChar w:fldCharType="begin">
          <w:fldData xml:space="preserve">PEVuZE5vdGU+PENpdGU+PEF1dGhvcj5TbmlqZGVyPC9BdXRob3I+PFllYXI+MjAwOTwvWWVhcj48
UmVjTnVtPjkyODwvUmVjTnVtPjxEaXNwbGF5VGV4dD5bMSw0XTwvRGlzcGxheVRleHQ+PHJlY29y
ZD48cmVjLW51bWJlcj45Mjg8L3JlYy1udW1iZXI+PGZvcmVpZ24ta2V5cz48a2V5IGFwcD0iRU4i
IGRiLWlkPSJzMDI1cHpmdDRyNXJhd2U1ZGZ0eDU5cHhwZTVycGR3czJmOXoiPjkyODwva2V5Pjwv
Zm9yZWlnbi1rZXlzPjxyZWYtdHlwZSBuYW1lPSJKb3VybmFsIEFydGljbGUiPjE3PC9yZWYtdHlw
ZT48Y29udHJpYnV0b3JzPjxhdXRob3JzPjxhdXRob3I+U25pamRlciwgQi48L2F1dGhvcj48YXV0
aG9yPlNhY2hlciwgUi48L2F1dGhvcj48YXV0aG9yPlJhbW8sIFAuPC9hdXRob3I+PGF1dGhvcj5E
YW1tLCBFLiBNLjwvYXV0aG9yPjxhdXRob3I+TGliZXJhbGksIFAuPC9hdXRob3I+PGF1dGhvcj5Q
ZWxrbWFucywgTC48L2F1dGhvcj48L2F1dGhvcnM+PC9jb250cmlidXRvcnM+PGF1dGgtYWRkcmVz
cz5JbnN0aXR1dGUgb2YgTW9sZWN1bGFyIFN5c3RlbXMgQmlvbG9neSwgRVRIIFp1cmljaCAoU3dp
c3MgRmVkZXJhbCBJbnN0aXR1dGUgb2YgVGVjaG5vbG9neSksIFdvbGZnYW5nIFBhdWxpLVN0cmFz
c2UgMTYsIENILTgwOTMgWnVyaWNoLCBTd2l0emVybGFuZC48L2F1dGgtYWRkcmVzcz48dGl0bGVz
Pjx0aXRsZT5Qb3B1bGF0aW9uIGNvbnRleHQgZGV0ZXJtaW5lcyBjZWxsLXRvLWNlbGwgdmFyaWFi
aWxpdHkgaW4gZW5kb2N5dG9zaXMgYW5kIHZpcnVzIGluZmVjdGlvbjwvdGl0bGU+PHNlY29uZGFy
eS10aXRsZT5OYXR1cmU8L3NlY29uZGFyeS10aXRsZT48L3RpdGxlcz48cGVyaW9kaWNhbD48ZnVs
bC10aXRsZT5OYXR1cmU8L2Z1bGwtdGl0bGU+PGFiYnItMT5OYXR1cmU8L2FiYnItMT48L3Blcmlv
ZGljYWw+PHBhZ2VzPjUyMC0zPC9wYWdlcz48dm9sdW1lPjQ2MTwvdm9sdW1lPjxudW1iZXI+NzI2
MzwvbnVtYmVyPjxlZGl0aW9uPjIwMDkvMDgvMjg8L2VkaXRpb24+PGtleXdvcmRzPjxrZXl3b3Jk
PkNlbGwgQWRoZXNpb248L2tleXdvcmQ+PGtleXdvcmQ+Q2VsbCBDb3VudDwva2V5d29yZD48a2V5
d29yZD5DZWxsIExpbmUsIFR1bW9yPC9rZXl3b3JkPjxrZXl3b3JkPkNlbGwgU2l6ZTwva2V5d29y
ZD48a2V5d29yZD5DbG9uZSBDZWxscy8qcGF0aG9sb2d5L3Zpcm9sb2d5PC9rZXl3b3JkPjxrZXl3
b3JkPkRlbmd1ZSBWaXJ1cy9waHlzaW9sb2d5PC9rZXl3b3JkPjxrZXl3b3JkPipFbmRvY3l0b3Np
czwva2V5d29yZD48a2V5d29yZD5Gb2NhbCBBZGhlc2lvbiBLaW5hc2UgMS9tZXRhYm9saXNtPC9r
ZXl3b3JkPjxrZXl3b3JkPkcoTTEpIEdhbmdsaW9zaWRlL21ldGFib2xpc208L2tleXdvcmQ+PGtl
eXdvcmQ+SHVtYW5zPC9rZXl3b3JkPjxrZXl3b3JkPk1lbWJyYW5lIExpcGlkcy9hbmFseXNpcy9t
ZXRhYm9saXNtPC9rZXl3b3JkPjxrZXl3b3JkPk11cmluZSBoZXBhdGl0aXMgdmlydXMvcGh5c2lv
bG9neTwva2V5d29yZD48a2V5d29yZD5Sb3RhdmlydXMvcGh5c2lvbG9neTwva2V5d29yZD48a2V5
d29yZD5TaW1pYW4gdmlydXMgNDAvcGh5c2lvbG9neTwva2V5d29yZD48a2V5d29yZD5WaXJ1cyBE
aXNlYXNlcy8qcGF0aG9sb2d5L3Zpcm9sb2d5PC9rZXl3b3JkPjwva2V5d29yZHM+PGRhdGVzPjx5
ZWFyPjIwMDk8L3llYXI+PHB1Yi1kYXRlcz48ZGF0ZT5TZXAgMjQ8L2RhdGU+PC9wdWItZGF0ZXM+
PC9kYXRlcz48aXNibj4xNDc2LTQ2ODcgKEVsZWN0cm9uaWMpJiN4RDswMDI4LTA4MzYgKExpbmtp
bmcpPC9pc2JuPjxhY2Nlc3Npb24tbnVtPjE5NzEwNjUzPC9hY2Nlc3Npb24tbnVtPjx1cmxzPjxy
ZWxhdGVkLXVybHM+PHVybD5odHRwOi8vd3d3Lm5jYmkubmxtLm5paC5nb3YvZW50cmV6L3F1ZXJ5
LmZjZ2k/Y21kPVJldHJpZXZlJmFtcDtkYj1QdWJNZWQmYW1wO2RvcHQ9Q2l0YXRpb24mYW1wO2xp
c3RfdWlkcz0xOTcxMDY1MzwvdXJsPjwvcmVsYXRlZC11cmxzPjwvdXJscz48ZWxlY3Ryb25pYy1y
ZXNvdXJjZS1udW0+bmF0dXJlMDgyODIgW3BpaV0mI3hEOzEwLjEwMzgvbmF0dXJlMDgyODI8L2Vs
ZWN0cm9uaWMtcmVzb3VyY2UtbnVtPjxsYW5ndWFnZT5lbmc8L2xhbmd1YWdlPjwvcmVjb3JkPjwv
Q2l0ZT48Q2l0ZT48QXV0aG9yPlNuaWpkZXI8L0F1dGhvcj48WWVhcj4yMDEyPC9ZZWFyPjxSZWNO
dW0+MTAwMjwvUmVjTnVtPjxyZWNvcmQ+PHJlYy1udW1iZXI+MTAwMjwvcmVjLW51bWJlcj48Zm9y
ZWlnbi1rZXlzPjxrZXkgYXBwPSJFTiIgZGItaWQ9InMwMjVwemZ0NHI1cmF3ZTVkZnR4NTlweHBl
NXJwZHdzMmY5eiI+MTAwMjwva2V5PjwvZm9yZWlnbi1rZXlzPjxyZWYtdHlwZSBuYW1lPSJKb3Vy
bmFsIEFydGljbGUiPjE3PC9yZWYtdHlwZT48Y29udHJpYnV0b3JzPjxhdXRob3JzPjxhdXRob3I+
U25pamRlciwgQi48L2F1dGhvcj48YXV0aG9yPlNhY2hlciwgUi48L2F1dGhvcj48YXV0aG9yPlJh
bW8sIFAuPC9hdXRob3I+PGF1dGhvcj5MaWJlcmFsaSwgUC48L2F1dGhvcj48YXV0aG9yPk1lbmNo
LCBLLjwvYXV0aG9yPjxhdXRob3I+V29sZnJ1bSwgTi48L2F1dGhvcj48YXV0aG9yPkJ1cmxlaWdo
LCBMLjwvYXV0aG9yPjxhdXRob3I+U2NvdHQsIEMuIEMuPC9hdXRob3I+PGF1dGhvcj5WZXJoZWlq
ZSwgTS4gSC48L2F1dGhvcj48YXV0aG9yPk1lcmNlciwgSi48L2F1dGhvcj48YXV0aG9yPk1vZXNl
LCBTLjwvYXV0aG9yPjxhdXRob3I+SGVnZXIsIFQuPC9hdXRob3I+PGF1dGhvcj5UaGV1c25lciwg
Sy48L2F1dGhvcj48YXV0aG9yPkp1cmdlaXQsIEEuPC9hdXRob3I+PGF1dGhvcj5MYW1wYXJ0ZXIs
IEQuPC9hdXRob3I+PGF1dGhvcj5CYWxpc3RyZXJpLCBHLjwvYXV0aG9yPjxhdXRob3I+U2NoZWxo
YWFzLCBNLjwvYXV0aG9yPjxhdXRob3I+RGUgSGFhbiwgQy4gQS48L2F1dGhvcj48YXV0aG9yPk1h
cmpvbWFraSwgVi48L2F1dGhvcj48YXV0aG9yPkh5eXBpYSwgVC48L2F1dGhvcj48YXV0aG9yPlJv
dHRpZXIsIFAuIEouPC9hdXRob3I+PGF1dGhvcj5Tb2RlaWssIEIuPC9hdXRob3I+PGF1dGhvcj5N
YXJzaCwgTS48L2F1dGhvcj48YXV0aG9yPkdydWVuYmVyZywgSi48L2F1dGhvcj48YXV0aG9yPkFt
YXJhLCBBLjwvYXV0aG9yPjxhdXRob3I+R3JlYmVyLCBVLjwvYXV0aG9yPjxhdXRob3I+SGVsZW5p
dXMsIEEuPC9hdXRob3I+PGF1dGhvcj5QZWxrbWFucywgTC48L2F1dGhvcj48L2F1dGhvcnM+PC9j
b250cmlidXRvcnM+PGF1dGgtYWRkcmVzcz5JbnN0aXR1dGUgb2YgTW9sZWN1bGFyIExpZmUgU2Np
ZW5jZXMsIFVuaXZlcnNpdHkgb2YgWnVyaWNoLCBadXJpY2gsIFN3aXR6ZXJsYW5kLjwvYXV0aC1h
ZGRyZXNzPjx0aXRsZXM+PHRpdGxlPlNpbmdsZS1jZWxsIGFuYWx5c2lzIG9mIHBvcHVsYXRpb24g
Y29udGV4dCBhZHZhbmNlcyBSTkFpIHNjcmVlbmluZyBhdCBtdWx0aXBsZSBsZXZlbHM8L3RpdGxl
PjxzZWNvbmRhcnktdGl0bGU+TW9sIFN5c3QgQmlvbDwvc2Vjb25kYXJ5LXRpdGxlPjxhbHQtdGl0
bGU+TW9sZWN1bGFyIHN5c3RlbXMgYmlvbG9neTwvYWx0LXRpdGxlPjwvdGl0bGVzPjxwZXJpb2Rp
Y2FsPjxmdWxsLXRpdGxlPk1vbCBTeXN0IEJpb2w8L2Z1bGwtdGl0bGU+PC9wZXJpb2RpY2FsPjxw
YWdlcz41Nzk8L3BhZ2VzPjx2b2x1bWU+ODwvdm9sdW1lPjxlZGl0aW9uPjIwMTIvMDQvMjY8L2Vk
aXRpb24+PGtleXdvcmRzPjxrZXl3b3JkPkJheWVzIFRoZW9yZW08L2tleXdvcmQ+PGtleXdvcmQ+
Q2VsbHVsYXIgTWljcm9lbnZpcm9ubWVudDwva2V5d29yZD48a2V5d29yZD5Db21wdXRlciBTaW11
bGF0aW9uPC9rZXl3b3JkPjxrZXl3b3JkPkdlbm9taWNzL21ldGhvZHM8L2tleXdvcmQ+PGtleXdv
cmQ+SGVMYSBDZWxsczwva2V5d29yZD48a2V5d29yZD5IdW1hbnM8L2tleXdvcmQ+PGtleXdvcmQ+
SW1hZ2UgUHJvY2Vzc2luZywgQ29tcHV0ZXItQXNzaXN0ZWQvbWV0aG9kczwva2V5d29yZD48a2V5
d29yZD5Nb2RlbHMsIEJpb2xvZ2ljYWw8L2tleXdvcmQ+PGtleXdvcmQ+KlJOQSBJbnRlcmZlcmVu
Y2U8L2tleXdvcmQ+PGtleXdvcmQ+Uk5BLCBTbWFsbCBJbnRlcmZlcmluZzwva2V5d29yZD48a2V5
d29yZD5STkEsIFZpcmFsL2lzb2xhdGlvbiAmYW1wOyBwdXJpZmljYXRpb248L2tleXdvcmQ+PGtl
eXdvcmQ+UmVwcm9kdWNpYmlsaXR5IG9mIFJlc3VsdHM8L2tleXdvcmQ+PGtleXdvcmQ+U2luZ2xl
LUNlbGwgQW5hbHlzaXMvKm1ldGhvZHM8L2tleXdvcmQ+PGtleXdvcmQ+U3lzdGVtcyBCaW9sb2d5
L21ldGhvZHM8L2tleXdvcmQ+PGtleXdvcmQ+VmlyYWwgUHJvdGVpbnMvZ2VuZXRpY3MvaXNvbGF0
aW9uICZhbXA7IHB1cmlmaWNhdGlvbjwva2V5d29yZD48a2V5d29yZD5WaXJ1cyBEaXNlYXNlcy8q
Z2VuZXRpY3MvbWV0YWJvbGlzbTwva2V5d29yZD48a2V5d29yZD5WaXJ1c2VzL2lzb2xhdGlvbiAm
YW1wOyBwdXJpZmljYXRpb24vcGF0aG9nZW5pY2l0eTwva2V5d29yZD48L2tleXdvcmRzPjxkYXRl
cz48eWVhcj4yMDEyPC95ZWFyPjwvZGF0ZXM+PGlzYm4+MTc0NC00MjkyIChFbGVjdHJvbmljKSYj
eEQ7MTc0NC00MjkyIChMaW5raW5nKTwvaXNibj48YWNjZXNzaW9uLW51bT4yMjUzMTExOTwvYWNj
ZXNzaW9uLW51bT48d29yay10eXBlPlJlc2VhcmNoIFN1cHBvcnQsIE5vbi1VLlMuIEdvdiZhcG9z
O3Q8L3dvcmstdHlwZT48dXJscz48cmVsYXRlZC11cmxzPjx1cmw+aHR0cDovL3d3dy5uY2JpLm5s
bS5uaWguZ292L3B1Ym1lZC8yMjUzMTExOTwvdXJsPjwvcmVsYXRlZC11cmxzPjwvdXJscz48Y3Vz
dG9tMj4zMzYxMDA0PC9jdXN0b20yPjxlbGVjdHJvbmljLXJlc291cmNlLW51bT4xMC4xMDM4L21z
Yi4yMDEyLjk8L2VsZWN0cm9uaWMtcmVzb3VyY2UtbnVtPjxsYW5ndWFnZT5lbmc8L2xhbmd1YWdl
PjwvcmVjb3JkPjwvQ2l0ZT48L0VuZE5vdGU+
</w:fldData>
        </w:fldChar>
      </w:r>
      <w:r w:rsidR="00866896">
        <w:rPr>
          <w:rFonts w:ascii="Times New Roman" w:hAnsi="Times New Roman" w:cs="Times New Roman"/>
          <w:lang w:val="en-US"/>
        </w:rPr>
        <w:instrText xml:space="preserve"> ADDIN EN.CITE </w:instrText>
      </w:r>
      <w:r w:rsidR="00866896">
        <w:rPr>
          <w:rFonts w:ascii="Times New Roman" w:hAnsi="Times New Roman" w:cs="Times New Roman"/>
          <w:lang w:val="en-US"/>
        </w:rPr>
        <w:fldChar w:fldCharType="begin">
          <w:fldData xml:space="preserve">PEVuZE5vdGU+PENpdGU+PEF1dGhvcj5TbmlqZGVyPC9BdXRob3I+PFllYXI+MjAwOTwvWWVhcj48
UmVjTnVtPjkyODwvUmVjTnVtPjxEaXNwbGF5VGV4dD5bMSw0XTwvRGlzcGxheVRleHQ+PHJlY29y
ZD48cmVjLW51bWJlcj45Mjg8L3JlYy1udW1iZXI+PGZvcmVpZ24ta2V5cz48a2V5IGFwcD0iRU4i
IGRiLWlkPSJzMDI1cHpmdDRyNXJhd2U1ZGZ0eDU5cHhwZTVycGR3czJmOXoiPjkyODwva2V5Pjwv
Zm9yZWlnbi1rZXlzPjxyZWYtdHlwZSBuYW1lPSJKb3VybmFsIEFydGljbGUiPjE3PC9yZWYtdHlw
ZT48Y29udHJpYnV0b3JzPjxhdXRob3JzPjxhdXRob3I+U25pamRlciwgQi48L2F1dGhvcj48YXV0
aG9yPlNhY2hlciwgUi48L2F1dGhvcj48YXV0aG9yPlJhbW8sIFAuPC9hdXRob3I+PGF1dGhvcj5E
YW1tLCBFLiBNLjwvYXV0aG9yPjxhdXRob3I+TGliZXJhbGksIFAuPC9hdXRob3I+PGF1dGhvcj5Q
ZWxrbWFucywgTC48L2F1dGhvcj48L2F1dGhvcnM+PC9jb250cmlidXRvcnM+PGF1dGgtYWRkcmVz
cz5JbnN0aXR1dGUgb2YgTW9sZWN1bGFyIFN5c3RlbXMgQmlvbG9neSwgRVRIIFp1cmljaCAoU3dp
c3MgRmVkZXJhbCBJbnN0aXR1dGUgb2YgVGVjaG5vbG9neSksIFdvbGZnYW5nIFBhdWxpLVN0cmFz
c2UgMTYsIENILTgwOTMgWnVyaWNoLCBTd2l0emVybGFuZC48L2F1dGgtYWRkcmVzcz48dGl0bGVz
Pjx0aXRsZT5Qb3B1bGF0aW9uIGNvbnRleHQgZGV0ZXJtaW5lcyBjZWxsLXRvLWNlbGwgdmFyaWFi
aWxpdHkgaW4gZW5kb2N5dG9zaXMgYW5kIHZpcnVzIGluZmVjdGlvbjwvdGl0bGU+PHNlY29uZGFy
eS10aXRsZT5OYXR1cmU8L3NlY29uZGFyeS10aXRsZT48L3RpdGxlcz48cGVyaW9kaWNhbD48ZnVs
bC10aXRsZT5OYXR1cmU8L2Z1bGwtdGl0bGU+PGFiYnItMT5OYXR1cmU8L2FiYnItMT48L3Blcmlv
ZGljYWw+PHBhZ2VzPjUyMC0zPC9wYWdlcz48dm9sdW1lPjQ2MTwvdm9sdW1lPjxudW1iZXI+NzI2
MzwvbnVtYmVyPjxlZGl0aW9uPjIwMDkvMDgvMjg8L2VkaXRpb24+PGtleXdvcmRzPjxrZXl3b3Jk
PkNlbGwgQWRoZXNpb248L2tleXdvcmQ+PGtleXdvcmQ+Q2VsbCBDb3VudDwva2V5d29yZD48a2V5
d29yZD5DZWxsIExpbmUsIFR1bW9yPC9rZXl3b3JkPjxrZXl3b3JkPkNlbGwgU2l6ZTwva2V5d29y
ZD48a2V5d29yZD5DbG9uZSBDZWxscy8qcGF0aG9sb2d5L3Zpcm9sb2d5PC9rZXl3b3JkPjxrZXl3
b3JkPkRlbmd1ZSBWaXJ1cy9waHlzaW9sb2d5PC9rZXl3b3JkPjxrZXl3b3JkPipFbmRvY3l0b3Np
czwva2V5d29yZD48a2V5d29yZD5Gb2NhbCBBZGhlc2lvbiBLaW5hc2UgMS9tZXRhYm9saXNtPC9r
ZXl3b3JkPjxrZXl3b3JkPkcoTTEpIEdhbmdsaW9zaWRlL21ldGFib2xpc208L2tleXdvcmQ+PGtl
eXdvcmQ+SHVtYW5zPC9rZXl3b3JkPjxrZXl3b3JkPk1lbWJyYW5lIExpcGlkcy9hbmFseXNpcy9t
ZXRhYm9saXNtPC9rZXl3b3JkPjxrZXl3b3JkPk11cmluZSBoZXBhdGl0aXMgdmlydXMvcGh5c2lv
bG9neTwva2V5d29yZD48a2V5d29yZD5Sb3RhdmlydXMvcGh5c2lvbG9neTwva2V5d29yZD48a2V5
d29yZD5TaW1pYW4gdmlydXMgNDAvcGh5c2lvbG9neTwva2V5d29yZD48a2V5d29yZD5WaXJ1cyBE
aXNlYXNlcy8qcGF0aG9sb2d5L3Zpcm9sb2d5PC9rZXl3b3JkPjwva2V5d29yZHM+PGRhdGVzPjx5
ZWFyPjIwMDk8L3llYXI+PHB1Yi1kYXRlcz48ZGF0ZT5TZXAgMjQ8L2RhdGU+PC9wdWItZGF0ZXM+
PC9kYXRlcz48aXNibj4xNDc2LTQ2ODcgKEVsZWN0cm9uaWMpJiN4RDswMDI4LTA4MzYgKExpbmtp
bmcpPC9pc2JuPjxhY2Nlc3Npb24tbnVtPjE5NzEwNjUzPC9hY2Nlc3Npb24tbnVtPjx1cmxzPjxy
ZWxhdGVkLXVybHM+PHVybD5odHRwOi8vd3d3Lm5jYmkubmxtLm5paC5nb3YvZW50cmV6L3F1ZXJ5
LmZjZ2k/Y21kPVJldHJpZXZlJmFtcDtkYj1QdWJNZWQmYW1wO2RvcHQ9Q2l0YXRpb24mYW1wO2xp
c3RfdWlkcz0xOTcxMDY1MzwvdXJsPjwvcmVsYXRlZC11cmxzPjwvdXJscz48ZWxlY3Ryb25pYy1y
ZXNvdXJjZS1udW0+bmF0dXJlMDgyODIgW3BpaV0mI3hEOzEwLjEwMzgvbmF0dXJlMDgyODI8L2Vs
ZWN0cm9uaWMtcmVzb3VyY2UtbnVtPjxsYW5ndWFnZT5lbmc8L2xhbmd1YWdlPjwvcmVjb3JkPjwv
Q2l0ZT48Q2l0ZT48QXV0aG9yPlNuaWpkZXI8L0F1dGhvcj48WWVhcj4yMDEyPC9ZZWFyPjxSZWNO
dW0+MTAwMjwvUmVjTnVtPjxyZWNvcmQ+PHJlYy1udW1iZXI+MTAwMjwvcmVjLW51bWJlcj48Zm9y
ZWlnbi1rZXlzPjxrZXkgYXBwPSJFTiIgZGItaWQ9InMwMjVwemZ0NHI1cmF3ZTVkZnR4NTlweHBl
NXJwZHdzMmY5eiI+MTAwMjwva2V5PjwvZm9yZWlnbi1rZXlzPjxyZWYtdHlwZSBuYW1lPSJKb3Vy
bmFsIEFydGljbGUiPjE3PC9yZWYtdHlwZT48Y29udHJpYnV0b3JzPjxhdXRob3JzPjxhdXRob3I+
U25pamRlciwgQi48L2F1dGhvcj48YXV0aG9yPlNhY2hlciwgUi48L2F1dGhvcj48YXV0aG9yPlJh
bW8sIFAuPC9hdXRob3I+PGF1dGhvcj5MaWJlcmFsaSwgUC48L2F1dGhvcj48YXV0aG9yPk1lbmNo
LCBLLjwvYXV0aG9yPjxhdXRob3I+V29sZnJ1bSwgTi48L2F1dGhvcj48YXV0aG9yPkJ1cmxlaWdo
LCBMLjwvYXV0aG9yPjxhdXRob3I+U2NvdHQsIEMuIEMuPC9hdXRob3I+PGF1dGhvcj5WZXJoZWlq
ZSwgTS4gSC48L2F1dGhvcj48YXV0aG9yPk1lcmNlciwgSi48L2F1dGhvcj48YXV0aG9yPk1vZXNl
LCBTLjwvYXV0aG9yPjxhdXRob3I+SGVnZXIsIFQuPC9hdXRob3I+PGF1dGhvcj5UaGV1c25lciwg
Sy48L2F1dGhvcj48YXV0aG9yPkp1cmdlaXQsIEEuPC9hdXRob3I+PGF1dGhvcj5MYW1wYXJ0ZXIs
IEQuPC9hdXRob3I+PGF1dGhvcj5CYWxpc3RyZXJpLCBHLjwvYXV0aG9yPjxhdXRob3I+U2NoZWxo
YWFzLCBNLjwvYXV0aG9yPjxhdXRob3I+RGUgSGFhbiwgQy4gQS48L2F1dGhvcj48YXV0aG9yPk1h
cmpvbWFraSwgVi48L2F1dGhvcj48YXV0aG9yPkh5eXBpYSwgVC48L2F1dGhvcj48YXV0aG9yPlJv
dHRpZXIsIFAuIEouPC9hdXRob3I+PGF1dGhvcj5Tb2RlaWssIEIuPC9hdXRob3I+PGF1dGhvcj5N
YXJzaCwgTS48L2F1dGhvcj48YXV0aG9yPkdydWVuYmVyZywgSi48L2F1dGhvcj48YXV0aG9yPkFt
YXJhLCBBLjwvYXV0aG9yPjxhdXRob3I+R3JlYmVyLCBVLjwvYXV0aG9yPjxhdXRob3I+SGVsZW5p
dXMsIEEuPC9hdXRob3I+PGF1dGhvcj5QZWxrbWFucywgTC48L2F1dGhvcj48L2F1dGhvcnM+PC9j
b250cmlidXRvcnM+PGF1dGgtYWRkcmVzcz5JbnN0aXR1dGUgb2YgTW9sZWN1bGFyIExpZmUgU2Np
ZW5jZXMsIFVuaXZlcnNpdHkgb2YgWnVyaWNoLCBadXJpY2gsIFN3aXR6ZXJsYW5kLjwvYXV0aC1h
ZGRyZXNzPjx0aXRsZXM+PHRpdGxlPlNpbmdsZS1jZWxsIGFuYWx5c2lzIG9mIHBvcHVsYXRpb24g
Y29udGV4dCBhZHZhbmNlcyBSTkFpIHNjcmVlbmluZyBhdCBtdWx0aXBsZSBsZXZlbHM8L3RpdGxl
PjxzZWNvbmRhcnktdGl0bGU+TW9sIFN5c3QgQmlvbDwvc2Vjb25kYXJ5LXRpdGxlPjxhbHQtdGl0
bGU+TW9sZWN1bGFyIHN5c3RlbXMgYmlvbG9neTwvYWx0LXRpdGxlPjwvdGl0bGVzPjxwZXJpb2Rp
Y2FsPjxmdWxsLXRpdGxlPk1vbCBTeXN0IEJpb2w8L2Z1bGwtdGl0bGU+PC9wZXJpb2RpY2FsPjxw
YWdlcz41Nzk8L3BhZ2VzPjx2b2x1bWU+ODwvdm9sdW1lPjxlZGl0aW9uPjIwMTIvMDQvMjY8L2Vk
aXRpb24+PGtleXdvcmRzPjxrZXl3b3JkPkJheWVzIFRoZW9yZW08L2tleXdvcmQ+PGtleXdvcmQ+
Q2VsbHVsYXIgTWljcm9lbnZpcm9ubWVudDwva2V5d29yZD48a2V5d29yZD5Db21wdXRlciBTaW11
bGF0aW9uPC9rZXl3b3JkPjxrZXl3b3JkPkdlbm9taWNzL21ldGhvZHM8L2tleXdvcmQ+PGtleXdv
cmQ+SGVMYSBDZWxsczwva2V5d29yZD48a2V5d29yZD5IdW1hbnM8L2tleXdvcmQ+PGtleXdvcmQ+
SW1hZ2UgUHJvY2Vzc2luZywgQ29tcHV0ZXItQXNzaXN0ZWQvbWV0aG9kczwva2V5d29yZD48a2V5
d29yZD5Nb2RlbHMsIEJpb2xvZ2ljYWw8L2tleXdvcmQ+PGtleXdvcmQ+KlJOQSBJbnRlcmZlcmVu
Y2U8L2tleXdvcmQ+PGtleXdvcmQ+Uk5BLCBTbWFsbCBJbnRlcmZlcmluZzwva2V5d29yZD48a2V5
d29yZD5STkEsIFZpcmFsL2lzb2xhdGlvbiAmYW1wOyBwdXJpZmljYXRpb248L2tleXdvcmQ+PGtl
eXdvcmQ+UmVwcm9kdWNpYmlsaXR5IG9mIFJlc3VsdHM8L2tleXdvcmQ+PGtleXdvcmQ+U2luZ2xl
LUNlbGwgQW5hbHlzaXMvKm1ldGhvZHM8L2tleXdvcmQ+PGtleXdvcmQ+U3lzdGVtcyBCaW9sb2d5
L21ldGhvZHM8L2tleXdvcmQ+PGtleXdvcmQ+VmlyYWwgUHJvdGVpbnMvZ2VuZXRpY3MvaXNvbGF0
aW9uICZhbXA7IHB1cmlmaWNhdGlvbjwva2V5d29yZD48a2V5d29yZD5WaXJ1cyBEaXNlYXNlcy8q
Z2VuZXRpY3MvbWV0YWJvbGlzbTwva2V5d29yZD48a2V5d29yZD5WaXJ1c2VzL2lzb2xhdGlvbiAm
YW1wOyBwdXJpZmljYXRpb24vcGF0aG9nZW5pY2l0eTwva2V5d29yZD48L2tleXdvcmRzPjxkYXRl
cz48eWVhcj4yMDEyPC95ZWFyPjwvZGF0ZXM+PGlzYm4+MTc0NC00MjkyIChFbGVjdHJvbmljKSYj
eEQ7MTc0NC00MjkyIChMaW5raW5nKTwvaXNibj48YWNjZXNzaW9uLW51bT4yMjUzMTExOTwvYWNj
ZXNzaW9uLW51bT48d29yay10eXBlPlJlc2VhcmNoIFN1cHBvcnQsIE5vbi1VLlMuIEdvdiZhcG9z
O3Q8L3dvcmstdHlwZT48dXJscz48cmVsYXRlZC11cmxzPjx1cmw+aHR0cDovL3d3dy5uY2JpLm5s
bS5uaWguZ292L3B1Ym1lZC8yMjUzMTExOTwvdXJsPjwvcmVsYXRlZC11cmxzPjwvdXJscz48Y3Vz
dG9tMj4zMzYxMDA0PC9jdXN0b20yPjxlbGVjdHJvbmljLXJlc291cmNlLW51bT4xMC4xMDM4L21z
Yi4yMDEyLjk8L2VsZWN0cm9uaWMtcmVzb3VyY2UtbnVtPjxsYW5ndWFnZT5lbmc8L2xhbmd1YWdl
PjwvcmVjb3JkPjwvQ2l0ZT48L0VuZE5vdGU+
</w:fldData>
        </w:fldChar>
      </w:r>
      <w:r w:rsidR="00866896">
        <w:rPr>
          <w:rFonts w:ascii="Times New Roman" w:hAnsi="Times New Roman" w:cs="Times New Roman"/>
          <w:lang w:val="en-US"/>
        </w:rPr>
        <w:instrText xml:space="preserve"> ADDIN EN.CITE.DATA </w:instrText>
      </w:r>
      <w:r w:rsidR="00866896">
        <w:rPr>
          <w:rFonts w:ascii="Times New Roman" w:hAnsi="Times New Roman" w:cs="Times New Roman"/>
          <w:lang w:val="en-US"/>
        </w:rPr>
      </w:r>
      <w:r w:rsidR="00866896">
        <w:rPr>
          <w:rFonts w:ascii="Times New Roman" w:hAnsi="Times New Roman" w:cs="Times New Roman"/>
          <w:lang w:val="en-US"/>
        </w:rPr>
        <w:fldChar w:fldCharType="end"/>
      </w:r>
      <w:r w:rsidR="00C8025E" w:rsidRPr="00043D1A">
        <w:rPr>
          <w:rFonts w:ascii="Times New Roman" w:hAnsi="Times New Roman" w:cs="Times New Roman"/>
          <w:lang w:val="en-US"/>
        </w:rPr>
      </w:r>
      <w:r w:rsidR="00C802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1" w:tooltip="Snijder, 2009 #928" w:history="1">
        <w:r w:rsidR="00866896">
          <w:rPr>
            <w:rFonts w:ascii="Times New Roman" w:hAnsi="Times New Roman" w:cs="Times New Roman"/>
            <w:noProof/>
            <w:lang w:val="en-US"/>
          </w:rPr>
          <w:t>1</w:t>
        </w:r>
      </w:hyperlink>
      <w:r w:rsidR="00866896">
        <w:rPr>
          <w:rFonts w:ascii="Times New Roman" w:hAnsi="Times New Roman" w:cs="Times New Roman"/>
          <w:noProof/>
          <w:lang w:val="en-US"/>
        </w:rPr>
        <w:t>,</w:t>
      </w:r>
      <w:hyperlink w:anchor="_ENREF_4" w:tooltip="Snijder, 2012 #1002" w:history="1">
        <w:r w:rsidR="00866896">
          <w:rPr>
            <w:rFonts w:ascii="Times New Roman" w:hAnsi="Times New Roman" w:cs="Times New Roman"/>
            <w:noProof/>
            <w:lang w:val="en-US"/>
          </w:rPr>
          <w:t>4</w:t>
        </w:r>
      </w:hyperlink>
      <w:r w:rsidR="00866896">
        <w:rPr>
          <w:rFonts w:ascii="Times New Roman" w:hAnsi="Times New Roman" w:cs="Times New Roman"/>
          <w:noProof/>
          <w:lang w:val="en-US"/>
        </w:rPr>
        <w:t>]</w:t>
      </w:r>
      <w:r w:rsidR="00C8025E" w:rsidRPr="00043D1A">
        <w:rPr>
          <w:rFonts w:ascii="Times New Roman" w:hAnsi="Times New Roman" w:cs="Times New Roman"/>
          <w:lang w:val="en-US"/>
        </w:rPr>
        <w:fldChar w:fldCharType="end"/>
      </w:r>
      <w:r w:rsidRPr="00043D1A">
        <w:rPr>
          <w:rFonts w:ascii="Times New Roman" w:hAnsi="Times New Roman" w:cs="Times New Roman"/>
          <w:lang w:val="en-US"/>
        </w:rPr>
        <w:t xml:space="preserve">. In total, </w:t>
      </w:r>
      <w:r w:rsidR="00766148" w:rsidRPr="00043D1A">
        <w:rPr>
          <w:rFonts w:ascii="Times New Roman" w:hAnsi="Times New Roman" w:cs="Times New Roman"/>
          <w:lang w:val="en-US"/>
        </w:rPr>
        <w:t>442x</w:t>
      </w:r>
      <w:r w:rsidRPr="00043D1A">
        <w:rPr>
          <w:rFonts w:ascii="Times New Roman" w:hAnsi="Times New Roman" w:cs="Times New Roman"/>
          <w:lang w:val="en-US"/>
        </w:rPr>
        <w:t>10</w:t>
      </w:r>
      <w:r w:rsidR="00766148" w:rsidRPr="00043D1A">
        <w:rPr>
          <w:rFonts w:ascii="Times New Roman" w:hAnsi="Times New Roman" w:cs="Times New Roman"/>
          <w:vertAlign w:val="superscript"/>
          <w:lang w:val="en-US"/>
        </w:rPr>
        <w:t>6</w:t>
      </w:r>
      <w:r w:rsidRPr="00043D1A">
        <w:rPr>
          <w:rFonts w:ascii="Times New Roman" w:hAnsi="Times New Roman" w:cs="Times New Roman"/>
          <w:lang w:val="en-US"/>
        </w:rPr>
        <w:t xml:space="preserve"> cells were analyzed, of which </w:t>
      </w:r>
      <w:r w:rsidR="00766148" w:rsidRPr="00043D1A">
        <w:rPr>
          <w:rFonts w:ascii="Times New Roman" w:hAnsi="Times New Roman" w:cs="Times New Roman"/>
          <w:lang w:val="en-US"/>
        </w:rPr>
        <w:t xml:space="preserve">approximately </w:t>
      </w:r>
      <w:r w:rsidRPr="00043D1A">
        <w:rPr>
          <w:rFonts w:ascii="Times New Roman" w:hAnsi="Times New Roman" w:cs="Times New Roman"/>
          <w:lang w:val="en-US"/>
        </w:rPr>
        <w:t>15% were discarded by the SVM based selection (cell segmentation errors, out-of-focus image regions, and experimental contaminants). After SVM cleanup, the median correlation coefficient for infection over replicate plates was 0.</w:t>
      </w:r>
      <w:r w:rsidR="00766148" w:rsidRPr="00043D1A">
        <w:rPr>
          <w:rFonts w:ascii="Times New Roman" w:hAnsi="Times New Roman" w:cs="Times New Roman"/>
          <w:lang w:val="en-US"/>
        </w:rPr>
        <w:t>79</w:t>
      </w:r>
      <w:r w:rsidRPr="00043D1A">
        <w:rPr>
          <w:rFonts w:ascii="Times New Roman" w:hAnsi="Times New Roman" w:cs="Times New Roman"/>
          <w:lang w:val="en-US"/>
        </w:rPr>
        <w:t>, and for the total number of cells per well it was 0.</w:t>
      </w:r>
      <w:r w:rsidR="00766148" w:rsidRPr="00043D1A">
        <w:rPr>
          <w:rFonts w:ascii="Times New Roman" w:hAnsi="Times New Roman" w:cs="Times New Roman"/>
          <w:lang w:val="en-US"/>
        </w:rPr>
        <w:t>6</w:t>
      </w:r>
      <w:r w:rsidRPr="00043D1A">
        <w:rPr>
          <w:rFonts w:ascii="Times New Roman" w:hAnsi="Times New Roman" w:cs="Times New Roman"/>
          <w:lang w:val="en-US"/>
        </w:rPr>
        <w:t>9, indicating a high reproducibility of the applied screening pipeline.</w:t>
      </w:r>
    </w:p>
    <w:p w14:paraId="5B284EB1" w14:textId="77777777" w:rsidR="00995460" w:rsidRPr="00043D1A" w:rsidRDefault="00995460" w:rsidP="00043D1A">
      <w:pPr>
        <w:pStyle w:val="berschrift3"/>
        <w:spacing w:line="360" w:lineRule="auto"/>
        <w:jc w:val="both"/>
        <w:rPr>
          <w:rFonts w:ascii="Times New Roman" w:hAnsi="Times New Roman" w:cs="Times New Roman"/>
          <w:color w:val="auto"/>
        </w:rPr>
      </w:pPr>
      <w:r w:rsidRPr="00043D1A">
        <w:rPr>
          <w:rFonts w:ascii="Times New Roman" w:hAnsi="Times New Roman" w:cs="Times New Roman"/>
          <w:color w:val="auto"/>
        </w:rPr>
        <w:lastRenderedPageBreak/>
        <w:t>Hit scoring</w:t>
      </w:r>
    </w:p>
    <w:p w14:paraId="345FBC96" w14:textId="3836251E" w:rsidR="00995460" w:rsidRPr="00043D1A" w:rsidRDefault="008E14C1"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We first tested</w:t>
      </w:r>
      <w:r w:rsidR="00D31C96" w:rsidRPr="00043D1A">
        <w:rPr>
          <w:rFonts w:ascii="Times New Roman" w:hAnsi="Times New Roman" w:cs="Times New Roman"/>
          <w:lang w:val="en-US"/>
        </w:rPr>
        <w:t>,</w:t>
      </w:r>
      <w:r w:rsidRPr="00043D1A">
        <w:rPr>
          <w:rFonts w:ascii="Times New Roman" w:hAnsi="Times New Roman" w:cs="Times New Roman"/>
          <w:lang w:val="en-US"/>
        </w:rPr>
        <w:t xml:space="preserve"> if we should apply </w:t>
      </w:r>
      <w:proofErr w:type="gramStart"/>
      <w:r w:rsidRPr="00043D1A">
        <w:rPr>
          <w:rFonts w:ascii="Times New Roman" w:hAnsi="Times New Roman" w:cs="Times New Roman"/>
          <w:lang w:val="en-US"/>
        </w:rPr>
        <w:t>a normalization</w:t>
      </w:r>
      <w:proofErr w:type="gramEnd"/>
      <w:r w:rsidRPr="00043D1A">
        <w:rPr>
          <w:rFonts w:ascii="Times New Roman" w:hAnsi="Times New Roman" w:cs="Times New Roman"/>
          <w:lang w:val="en-US"/>
        </w:rPr>
        <w:t xml:space="preserve"> for the influence of population context determined parameter such as local cell density. However, our </w:t>
      </w:r>
      <w:proofErr w:type="gramStart"/>
      <w:r w:rsidRPr="00043D1A">
        <w:rPr>
          <w:rFonts w:ascii="Times New Roman" w:hAnsi="Times New Roman" w:cs="Times New Roman"/>
          <w:lang w:val="en-US"/>
        </w:rPr>
        <w:t xml:space="preserve">results  </w:t>
      </w:r>
      <w:proofErr w:type="gramEnd"/>
      <w:r w:rsidR="00F62A5E" w:rsidRPr="00043D1A">
        <w:rPr>
          <w:rFonts w:ascii="Times New Roman" w:hAnsi="Times New Roman" w:cs="Times New Roman"/>
          <w:lang w:val="en-US"/>
        </w:rPr>
        <w:fldChar w:fldCharType="begin">
          <w:fldData xml:space="preserve">PEVuZE5vdGU+PENpdGU+PEF1dGhvcj5TbmlqZGVyPC9BdXRob3I+PFllYXI+MjAxMjwvWWVhcj48
UmVjTnVtPjEwMDI8L1JlY051bT48RGlzcGxheVRleHQ+WzRdPC9EaXNwbGF5VGV4dD48cmVjb3Jk
PjxyZWMtbnVtYmVyPjEwMDI8L3JlYy1udW1iZXI+PGZvcmVpZ24ta2V5cz48a2V5IGFwcD0iRU4i
IGRiLWlkPSJzMDI1cHpmdDRyNXJhd2U1ZGZ0eDU5cHhwZTVycGR3czJmOXoiPjEwMDI8L2tleT48
L2ZvcmVpZ24ta2V5cz48cmVmLXR5cGUgbmFtZT0iSm91cm5hbCBBcnRpY2xlIj4xNzwvcmVmLXR5
cGU+PGNvbnRyaWJ1dG9ycz48YXV0aG9ycz48YXV0aG9yPlNuaWpkZXIsIEIuPC9hdXRob3I+PGF1
dGhvcj5TYWNoZXIsIFIuPC9hdXRob3I+PGF1dGhvcj5SYW1vLCBQLjwvYXV0aG9yPjxhdXRob3I+
TGliZXJhbGksIFAuPC9hdXRob3I+PGF1dGhvcj5NZW5jaCwgSy48L2F1dGhvcj48YXV0aG9yPldv
bGZydW0sIE4uPC9hdXRob3I+PGF1dGhvcj5CdXJsZWlnaCwgTC48L2F1dGhvcj48YXV0aG9yPlNj
b3R0LCBDLiBDLjwvYXV0aG9yPjxhdXRob3I+VmVyaGVpamUsIE0uIEguPC9hdXRob3I+PGF1dGhv
cj5NZXJjZXIsIEouPC9hdXRob3I+PGF1dGhvcj5Nb2VzZSwgUy48L2F1dGhvcj48YXV0aG9yPkhl
Z2VyLCBULjwvYXV0aG9yPjxhdXRob3I+VGhldXNuZXIsIEsuPC9hdXRob3I+PGF1dGhvcj5KdXJn
ZWl0LCBBLjwvYXV0aG9yPjxhdXRob3I+TGFtcGFydGVyLCBELjwvYXV0aG9yPjxhdXRob3I+QmFs
aXN0cmVyaSwgRy48L2F1dGhvcj48YXV0aG9yPlNjaGVsaGFhcywgTS48L2F1dGhvcj48YXV0aG9y
PkRlIEhhYW4sIEMuIEEuPC9hdXRob3I+PGF1dGhvcj5NYXJqb21ha2ksIFYuPC9hdXRob3I+PGF1
dGhvcj5IeXlwaWEsIFQuPC9hdXRob3I+PGF1dGhvcj5Sb3R0aWVyLCBQLiBKLjwvYXV0aG9yPjxh
dXRob3I+U29kZWlrLCBCLjwvYXV0aG9yPjxhdXRob3I+TWFyc2gsIE0uPC9hdXRob3I+PGF1dGhv
cj5HcnVlbmJlcmcsIEouPC9hdXRob3I+PGF1dGhvcj5BbWFyYSwgQS48L2F1dGhvcj48YXV0aG9y
PkdyZWJlciwgVS48L2F1dGhvcj48YXV0aG9yPkhlbGVuaXVzLCBBLjwvYXV0aG9yPjxhdXRob3I+
UGVsa21hbnMsIEwuPC9hdXRob3I+PC9hdXRob3JzPjwvY29udHJpYnV0b3JzPjxhdXRoLWFkZHJl
c3M+SW5zdGl0dXRlIG9mIE1vbGVjdWxhciBMaWZlIFNjaWVuY2VzLCBVbml2ZXJzaXR5IG9mIFp1
cmljaCwgWnVyaWNoLCBTd2l0emVybGFuZC48L2F1dGgtYWRkcmVzcz48dGl0bGVzPjx0aXRsZT5T
aW5nbGUtY2VsbCBhbmFseXNpcyBvZiBwb3B1bGF0aW9uIGNvbnRleHQgYWR2YW5jZXMgUk5BaSBz
Y3JlZW5pbmcgYXQgbXVsdGlwbGUgbGV2ZWxzPC90aXRsZT48c2Vjb25kYXJ5LXRpdGxlPk1vbCBT
eXN0IEJpb2w8L3NlY29uZGFyeS10aXRsZT48YWx0LXRpdGxlPk1vbGVjdWxhciBzeXN0ZW1zIGJp
b2xvZ3k8L2FsdC10aXRsZT48L3RpdGxlcz48cGVyaW9kaWNhbD48ZnVsbC10aXRsZT5Nb2wgU3lz
dCBCaW9sPC9mdWxsLXRpdGxlPjwvcGVyaW9kaWNhbD48cGFnZXM+NTc5PC9wYWdlcz48dm9sdW1l
Pjg8L3ZvbHVtZT48ZWRpdGlvbj4yMDEyLzA0LzI2PC9lZGl0aW9uPjxrZXl3b3Jkcz48a2V5d29y
ZD5CYXllcyBUaGVvcmVtPC9rZXl3b3JkPjxrZXl3b3JkPkNlbGx1bGFyIE1pY3JvZW52aXJvbm1l
bnQ8L2tleXdvcmQ+PGtleXdvcmQ+Q29tcHV0ZXIgU2ltdWxhdGlvbjwva2V5d29yZD48a2V5d29y
ZD5HZW5vbWljcy9tZXRob2RzPC9rZXl3b3JkPjxrZXl3b3JkPkhlTGEgQ2VsbHM8L2tleXdvcmQ+
PGtleXdvcmQ+SHVtYW5zPC9rZXl3b3JkPjxrZXl3b3JkPkltYWdlIFByb2Nlc3NpbmcsIENvbXB1
dGVyLUFzc2lzdGVkL21ldGhvZHM8L2tleXdvcmQ+PGtleXdvcmQ+TW9kZWxzLCBCaW9sb2dpY2Fs
PC9rZXl3b3JkPjxrZXl3b3JkPipSTkEgSW50ZXJmZXJlbmNlPC9rZXl3b3JkPjxrZXl3b3JkPlJO
QSwgU21hbGwgSW50ZXJmZXJpbmc8L2tleXdvcmQ+PGtleXdvcmQ+Uk5BLCBWaXJhbC9pc29sYXRp
b24gJmFtcDsgcHVyaWZpY2F0aW9uPC9rZXl3b3JkPjxrZXl3b3JkPlJlcHJvZHVjaWJpbGl0eSBv
ZiBSZXN1bHRzPC9rZXl3b3JkPjxrZXl3b3JkPlNpbmdsZS1DZWxsIEFuYWx5c2lzLyptZXRob2Rz
PC9rZXl3b3JkPjxrZXl3b3JkPlN5c3RlbXMgQmlvbG9neS9tZXRob2RzPC9rZXl3b3JkPjxrZXl3
b3JkPlZpcmFsIFByb3RlaW5zL2dlbmV0aWNzL2lzb2xhdGlvbiAmYW1wOyBwdXJpZmljYXRpb248
L2tleXdvcmQ+PGtleXdvcmQ+VmlydXMgRGlzZWFzZXMvKmdlbmV0aWNzL21ldGFib2xpc208L2tl
eXdvcmQ+PGtleXdvcmQ+VmlydXNlcy9pc29sYXRpb24gJmFtcDsgcHVyaWZpY2F0aW9uL3BhdGhv
Z2VuaWNpdHk8L2tleXdvcmQ+PC9rZXl3b3Jkcz48ZGF0ZXM+PHllYXI+MjAxMjwveWVhcj48L2Rh
dGVzPjxpc2JuPjE3NDQtNDI5MiAoRWxlY3Ryb25pYykmI3hEOzE3NDQtNDI5MiAoTGlua2luZyk8
L2lzYm4+PGFjY2Vzc2lvbi1udW0+MjI1MzExMTk8L2FjY2Vzc2lvbi1udW0+PHdvcmstdHlwZT5S
ZXNlYXJjaCBTdXBwb3J0LCBOb24tVS5TLiBHb3YmYXBvczt0PC93b3JrLXR5cGU+PHVybHM+PHJl
bGF0ZWQtdXJscz48dXJsPmh0dHA6Ly93d3cubmNiaS5ubG0ubmloLmdvdi9wdWJtZWQvMjI1MzEx
MTk8L3VybD48L3JlbGF0ZWQtdXJscz48L3VybHM+PGN1c3RvbTI+MzM2MTAwNDwvY3VzdG9tMj48
ZWxlY3Ryb25pYy1yZXNvdXJjZS1udW0+MTAuMTAzOC9tc2IuMjAxMi45PC9lbGVjdHJvbmljLXJl
c291cmNlLW51bT48bGFuZ3VhZ2U+ZW5nPC9sYW5ndWFnZT48L3JlY29yZD48L0NpdGU+PC9FbmRO
b3RlPgB=
</w:fldData>
        </w:fldChar>
      </w:r>
      <w:r w:rsidR="00866896">
        <w:rPr>
          <w:rFonts w:ascii="Times New Roman" w:hAnsi="Times New Roman" w:cs="Times New Roman"/>
          <w:lang w:val="en-US"/>
        </w:rPr>
        <w:instrText xml:space="preserve"> ADDIN EN.CITE </w:instrText>
      </w:r>
      <w:r w:rsidR="00866896">
        <w:rPr>
          <w:rFonts w:ascii="Times New Roman" w:hAnsi="Times New Roman" w:cs="Times New Roman"/>
          <w:lang w:val="en-US"/>
        </w:rPr>
        <w:fldChar w:fldCharType="begin">
          <w:fldData xml:space="preserve">PEVuZE5vdGU+PENpdGU+PEF1dGhvcj5TbmlqZGVyPC9BdXRob3I+PFllYXI+MjAxMjwvWWVhcj48
UmVjTnVtPjEwMDI8L1JlY051bT48RGlzcGxheVRleHQ+WzRdPC9EaXNwbGF5VGV4dD48cmVjb3Jk
PjxyZWMtbnVtYmVyPjEwMDI8L3JlYy1udW1iZXI+PGZvcmVpZ24ta2V5cz48a2V5IGFwcD0iRU4i
IGRiLWlkPSJzMDI1cHpmdDRyNXJhd2U1ZGZ0eDU5cHhwZTVycGR3czJmOXoiPjEwMDI8L2tleT48
L2ZvcmVpZ24ta2V5cz48cmVmLXR5cGUgbmFtZT0iSm91cm5hbCBBcnRpY2xlIj4xNzwvcmVmLXR5
cGU+PGNvbnRyaWJ1dG9ycz48YXV0aG9ycz48YXV0aG9yPlNuaWpkZXIsIEIuPC9hdXRob3I+PGF1
dGhvcj5TYWNoZXIsIFIuPC9hdXRob3I+PGF1dGhvcj5SYW1vLCBQLjwvYXV0aG9yPjxhdXRob3I+
TGliZXJhbGksIFAuPC9hdXRob3I+PGF1dGhvcj5NZW5jaCwgSy48L2F1dGhvcj48YXV0aG9yPldv
bGZydW0sIE4uPC9hdXRob3I+PGF1dGhvcj5CdXJsZWlnaCwgTC48L2F1dGhvcj48YXV0aG9yPlNj
b3R0LCBDLiBDLjwvYXV0aG9yPjxhdXRob3I+VmVyaGVpamUsIE0uIEguPC9hdXRob3I+PGF1dGhv
cj5NZXJjZXIsIEouPC9hdXRob3I+PGF1dGhvcj5Nb2VzZSwgUy48L2F1dGhvcj48YXV0aG9yPkhl
Z2VyLCBULjwvYXV0aG9yPjxhdXRob3I+VGhldXNuZXIsIEsuPC9hdXRob3I+PGF1dGhvcj5KdXJn
ZWl0LCBBLjwvYXV0aG9yPjxhdXRob3I+TGFtcGFydGVyLCBELjwvYXV0aG9yPjxhdXRob3I+QmFs
aXN0cmVyaSwgRy48L2F1dGhvcj48YXV0aG9yPlNjaGVsaGFhcywgTS48L2F1dGhvcj48YXV0aG9y
PkRlIEhhYW4sIEMuIEEuPC9hdXRob3I+PGF1dGhvcj5NYXJqb21ha2ksIFYuPC9hdXRob3I+PGF1
dGhvcj5IeXlwaWEsIFQuPC9hdXRob3I+PGF1dGhvcj5Sb3R0aWVyLCBQLiBKLjwvYXV0aG9yPjxh
dXRob3I+U29kZWlrLCBCLjwvYXV0aG9yPjxhdXRob3I+TWFyc2gsIE0uPC9hdXRob3I+PGF1dGhv
cj5HcnVlbmJlcmcsIEouPC9hdXRob3I+PGF1dGhvcj5BbWFyYSwgQS48L2F1dGhvcj48YXV0aG9y
PkdyZWJlciwgVS48L2F1dGhvcj48YXV0aG9yPkhlbGVuaXVzLCBBLjwvYXV0aG9yPjxhdXRob3I+
UGVsa21hbnMsIEwuPC9hdXRob3I+PC9hdXRob3JzPjwvY29udHJpYnV0b3JzPjxhdXRoLWFkZHJl
c3M+SW5zdGl0dXRlIG9mIE1vbGVjdWxhciBMaWZlIFNjaWVuY2VzLCBVbml2ZXJzaXR5IG9mIFp1
cmljaCwgWnVyaWNoLCBTd2l0emVybGFuZC48L2F1dGgtYWRkcmVzcz48dGl0bGVzPjx0aXRsZT5T
aW5nbGUtY2VsbCBhbmFseXNpcyBvZiBwb3B1bGF0aW9uIGNvbnRleHQgYWR2YW5jZXMgUk5BaSBz
Y3JlZW5pbmcgYXQgbXVsdGlwbGUgbGV2ZWxzPC90aXRsZT48c2Vjb25kYXJ5LXRpdGxlPk1vbCBT
eXN0IEJpb2w8L3NlY29uZGFyeS10aXRsZT48YWx0LXRpdGxlPk1vbGVjdWxhciBzeXN0ZW1zIGJp
b2xvZ3k8L2FsdC10aXRsZT48L3RpdGxlcz48cGVyaW9kaWNhbD48ZnVsbC10aXRsZT5Nb2wgU3lz
dCBCaW9sPC9mdWxsLXRpdGxlPjwvcGVyaW9kaWNhbD48cGFnZXM+NTc5PC9wYWdlcz48dm9sdW1l
Pjg8L3ZvbHVtZT48ZWRpdGlvbj4yMDEyLzA0LzI2PC9lZGl0aW9uPjxrZXl3b3Jkcz48a2V5d29y
ZD5CYXllcyBUaGVvcmVtPC9rZXl3b3JkPjxrZXl3b3JkPkNlbGx1bGFyIE1pY3JvZW52aXJvbm1l
bnQ8L2tleXdvcmQ+PGtleXdvcmQ+Q29tcHV0ZXIgU2ltdWxhdGlvbjwva2V5d29yZD48a2V5d29y
ZD5HZW5vbWljcy9tZXRob2RzPC9rZXl3b3JkPjxrZXl3b3JkPkhlTGEgQ2VsbHM8L2tleXdvcmQ+
PGtleXdvcmQ+SHVtYW5zPC9rZXl3b3JkPjxrZXl3b3JkPkltYWdlIFByb2Nlc3NpbmcsIENvbXB1
dGVyLUFzc2lzdGVkL21ldGhvZHM8L2tleXdvcmQ+PGtleXdvcmQ+TW9kZWxzLCBCaW9sb2dpY2Fs
PC9rZXl3b3JkPjxrZXl3b3JkPipSTkEgSW50ZXJmZXJlbmNlPC9rZXl3b3JkPjxrZXl3b3JkPlJO
QSwgU21hbGwgSW50ZXJmZXJpbmc8L2tleXdvcmQ+PGtleXdvcmQ+Uk5BLCBWaXJhbC9pc29sYXRp
b24gJmFtcDsgcHVyaWZpY2F0aW9uPC9rZXl3b3JkPjxrZXl3b3JkPlJlcHJvZHVjaWJpbGl0eSBv
ZiBSZXN1bHRzPC9rZXl3b3JkPjxrZXl3b3JkPlNpbmdsZS1DZWxsIEFuYWx5c2lzLyptZXRob2Rz
PC9rZXl3b3JkPjxrZXl3b3JkPlN5c3RlbXMgQmlvbG9neS9tZXRob2RzPC9rZXl3b3JkPjxrZXl3
b3JkPlZpcmFsIFByb3RlaW5zL2dlbmV0aWNzL2lzb2xhdGlvbiAmYW1wOyBwdXJpZmljYXRpb248
L2tleXdvcmQ+PGtleXdvcmQ+VmlydXMgRGlzZWFzZXMvKmdlbmV0aWNzL21ldGFib2xpc208L2tl
eXdvcmQ+PGtleXdvcmQ+VmlydXNlcy9pc29sYXRpb24gJmFtcDsgcHVyaWZpY2F0aW9uL3BhdGhv
Z2VuaWNpdHk8L2tleXdvcmQ+PC9rZXl3b3Jkcz48ZGF0ZXM+PHllYXI+MjAxMjwveWVhcj48L2Rh
dGVzPjxpc2JuPjE3NDQtNDI5MiAoRWxlY3Ryb25pYykmI3hEOzE3NDQtNDI5MiAoTGlua2luZyk8
L2lzYm4+PGFjY2Vzc2lvbi1udW0+MjI1MzExMTk8L2FjY2Vzc2lvbi1udW0+PHdvcmstdHlwZT5S
ZXNlYXJjaCBTdXBwb3J0LCBOb24tVS5TLiBHb3YmYXBvczt0PC93b3JrLXR5cGU+PHVybHM+PHJl
bGF0ZWQtdXJscz48dXJsPmh0dHA6Ly93d3cubmNiaS5ubG0ubmloLmdvdi9wdWJtZWQvMjI1MzEx
MTk8L3VybD48L3JlbGF0ZWQtdXJscz48L3VybHM+PGN1c3RvbTI+MzM2MTAwNDwvY3VzdG9tMj48
ZWxlY3Ryb25pYy1yZXNvdXJjZS1udW0+MTAuMTAzOC9tc2IuMjAxMi45PC9lbGVjdHJvbmljLXJl
c291cmNlLW51bT48bGFuZ3VhZ2U+ZW5nPC9sYW5ndWFnZT48L3JlY29yZD48L0NpdGU+PC9FbmRO
b3RlPgB=
</w:fldData>
        </w:fldChar>
      </w:r>
      <w:r w:rsidR="00866896">
        <w:rPr>
          <w:rFonts w:ascii="Times New Roman" w:hAnsi="Times New Roman" w:cs="Times New Roman"/>
          <w:lang w:val="en-US"/>
        </w:rPr>
        <w:instrText xml:space="preserve"> ADDIN EN.CITE.DATA </w:instrText>
      </w:r>
      <w:r w:rsidR="00866896">
        <w:rPr>
          <w:rFonts w:ascii="Times New Roman" w:hAnsi="Times New Roman" w:cs="Times New Roman"/>
          <w:lang w:val="en-US"/>
        </w:rPr>
      </w:r>
      <w:r w:rsidR="00866896">
        <w:rPr>
          <w:rFonts w:ascii="Times New Roman" w:hAnsi="Times New Roman" w:cs="Times New Roman"/>
          <w:lang w:val="en-US"/>
        </w:rPr>
        <w:fldChar w:fldCharType="end"/>
      </w:r>
      <w:r w:rsidR="00F62A5E" w:rsidRPr="00043D1A">
        <w:rPr>
          <w:rFonts w:ascii="Times New Roman" w:hAnsi="Times New Roman" w:cs="Times New Roman"/>
          <w:lang w:val="en-US"/>
        </w:rPr>
      </w:r>
      <w:r w:rsidR="00F62A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4" w:tooltip="Snijder, 2012 #1002" w:history="1">
        <w:r w:rsidR="00866896">
          <w:rPr>
            <w:rFonts w:ascii="Times New Roman" w:hAnsi="Times New Roman" w:cs="Times New Roman"/>
            <w:noProof/>
            <w:lang w:val="en-US"/>
          </w:rPr>
          <w:t>4</w:t>
        </w:r>
      </w:hyperlink>
      <w:r w:rsidR="00866896">
        <w:rPr>
          <w:rFonts w:ascii="Times New Roman" w:hAnsi="Times New Roman" w:cs="Times New Roman"/>
          <w:noProof/>
          <w:lang w:val="en-US"/>
        </w:rPr>
        <w:t>]</w:t>
      </w:r>
      <w:r w:rsidR="00F62A5E" w:rsidRPr="00043D1A">
        <w:rPr>
          <w:rFonts w:ascii="Times New Roman" w:hAnsi="Times New Roman" w:cs="Times New Roman"/>
          <w:lang w:val="en-US"/>
        </w:rPr>
        <w:fldChar w:fldCharType="end"/>
      </w:r>
      <w:r w:rsidR="00F62A5E" w:rsidRPr="00043D1A">
        <w:rPr>
          <w:rFonts w:ascii="Times New Roman" w:hAnsi="Times New Roman" w:cs="Times New Roman"/>
          <w:lang w:val="en-US"/>
        </w:rPr>
        <w:t xml:space="preserve"> </w:t>
      </w:r>
      <w:r w:rsidRPr="00043D1A">
        <w:rPr>
          <w:rFonts w:ascii="Times New Roman" w:hAnsi="Times New Roman" w:cs="Times New Roman"/>
          <w:lang w:val="en-US"/>
        </w:rPr>
        <w:t xml:space="preserve">showed that for this screen in particular no improvement regarding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reproducibility was observed after population context correction, and we therefore decided to work with data that was not corrected for the influence of population context. Genes were scored according their changed level of infection after several steps of data normalization. </w:t>
      </w:r>
      <w:r w:rsidR="00995460" w:rsidRPr="00043D1A">
        <w:rPr>
          <w:rFonts w:ascii="Times New Roman" w:hAnsi="Times New Roman" w:cs="Times New Roman"/>
          <w:lang w:val="en-US"/>
        </w:rPr>
        <w:t xml:space="preserve">Fold-change of infection was calculated per well as the log2 transform of the measured infection divided over the </w:t>
      </w:r>
      <w:r w:rsidRPr="00043D1A">
        <w:rPr>
          <w:rFonts w:ascii="Times New Roman" w:hAnsi="Times New Roman" w:cs="Times New Roman"/>
          <w:lang w:val="en-US"/>
        </w:rPr>
        <w:t>median level of infection for all wells of that plate</w:t>
      </w:r>
      <w:r w:rsidR="00995460" w:rsidRPr="00043D1A">
        <w:rPr>
          <w:rFonts w:ascii="Times New Roman" w:hAnsi="Times New Roman" w:cs="Times New Roman"/>
          <w:lang w:val="en-US"/>
        </w:rPr>
        <w:t xml:space="preserve">. These fold-changes of infection were next corrected for column and row-wise plate effects, and plate-wise </w:t>
      </w:r>
      <w:proofErr w:type="gramStart"/>
      <w:r w:rsidR="00995460" w:rsidRPr="00043D1A">
        <w:rPr>
          <w:rFonts w:ascii="Times New Roman" w:hAnsi="Times New Roman" w:cs="Times New Roman"/>
          <w:lang w:val="en-US"/>
        </w:rPr>
        <w:t>z-score</w:t>
      </w:r>
      <w:proofErr w:type="gramEnd"/>
      <w:r w:rsidR="00995460" w:rsidRPr="00043D1A">
        <w:rPr>
          <w:rFonts w:ascii="Times New Roman" w:hAnsi="Times New Roman" w:cs="Times New Roman"/>
          <w:lang w:val="en-US"/>
        </w:rPr>
        <w:t xml:space="preserve"> normalized (subtract plate mean, then divide by plate </w:t>
      </w:r>
      <w:r w:rsidR="00786F67" w:rsidRPr="00043D1A">
        <w:rPr>
          <w:rFonts w:ascii="Times New Roman" w:hAnsi="Times New Roman" w:cs="Times New Roman"/>
          <w:lang w:val="en-US"/>
        </w:rPr>
        <w:t>SD</w:t>
      </w:r>
      <w:r w:rsidR="00995460" w:rsidRPr="00043D1A">
        <w:rPr>
          <w:rFonts w:ascii="Times New Roman" w:hAnsi="Times New Roman" w:cs="Times New Roman"/>
          <w:lang w:val="en-US"/>
        </w:rPr>
        <w:t xml:space="preserve">). The median of the triplicate z-scores was determined for each individual </w:t>
      </w:r>
      <w:proofErr w:type="spellStart"/>
      <w:r w:rsidR="00995460" w:rsidRPr="00043D1A">
        <w:rPr>
          <w:rFonts w:ascii="Times New Roman" w:hAnsi="Times New Roman" w:cs="Times New Roman"/>
          <w:lang w:val="en-US"/>
        </w:rPr>
        <w:t>siRNA</w:t>
      </w:r>
      <w:proofErr w:type="spellEnd"/>
      <w:r w:rsidR="00995460" w:rsidRPr="00043D1A">
        <w:rPr>
          <w:rFonts w:ascii="Times New Roman" w:hAnsi="Times New Roman" w:cs="Times New Roman"/>
          <w:lang w:val="en-US"/>
        </w:rPr>
        <w:t xml:space="preserve">. As three </w:t>
      </w:r>
      <w:proofErr w:type="spellStart"/>
      <w:r w:rsidR="00995460" w:rsidRPr="00043D1A">
        <w:rPr>
          <w:rFonts w:ascii="Times New Roman" w:hAnsi="Times New Roman" w:cs="Times New Roman"/>
          <w:lang w:val="en-US"/>
        </w:rPr>
        <w:t>siRNAs</w:t>
      </w:r>
      <w:proofErr w:type="spellEnd"/>
      <w:r w:rsidR="00995460" w:rsidRPr="00043D1A">
        <w:rPr>
          <w:rFonts w:ascii="Times New Roman" w:hAnsi="Times New Roman" w:cs="Times New Roman"/>
          <w:lang w:val="en-US"/>
        </w:rPr>
        <w:t xml:space="preserve"> per gene were used, we next calculated the median of the three </w:t>
      </w:r>
      <w:proofErr w:type="spellStart"/>
      <w:r w:rsidR="00995460" w:rsidRPr="00043D1A">
        <w:rPr>
          <w:rFonts w:ascii="Times New Roman" w:hAnsi="Times New Roman" w:cs="Times New Roman"/>
          <w:lang w:val="en-US"/>
        </w:rPr>
        <w:t>siRNAs</w:t>
      </w:r>
      <w:proofErr w:type="spellEnd"/>
      <w:r w:rsidR="00995460" w:rsidRPr="00043D1A">
        <w:rPr>
          <w:rFonts w:ascii="Times New Roman" w:hAnsi="Times New Roman" w:cs="Times New Roman"/>
          <w:lang w:val="en-US"/>
        </w:rPr>
        <w:t xml:space="preserve"> scores corresponding to each gene. The genes were then ranked from lowest to highest based on these median-of-median scores</w:t>
      </w:r>
      <w:r w:rsidRPr="00043D1A">
        <w:rPr>
          <w:rFonts w:ascii="Times New Roman" w:hAnsi="Times New Roman" w:cs="Times New Roman"/>
          <w:lang w:val="en-US"/>
        </w:rPr>
        <w:t xml:space="preserve">, and genes </w:t>
      </w:r>
    </w:p>
    <w:p w14:paraId="57D289A0" w14:textId="77777777" w:rsidR="00995460" w:rsidRPr="00043D1A" w:rsidRDefault="00766148" w:rsidP="00043D1A">
      <w:pPr>
        <w:spacing w:line="360" w:lineRule="auto"/>
        <w:jc w:val="center"/>
        <w:rPr>
          <w:rFonts w:ascii="Times New Roman" w:hAnsi="Times New Roman" w:cs="Times New Roman"/>
          <w:highlight w:val="yellow"/>
        </w:rPr>
      </w:pPr>
      <w:r w:rsidRPr="00043D1A">
        <w:rPr>
          <w:rFonts w:ascii="Times New Roman" w:hAnsi="Times New Roman" w:cs="Times New Roman"/>
          <w:noProof/>
          <w:lang w:eastAsia="de-DE"/>
        </w:rPr>
        <w:drawing>
          <wp:inline distT="0" distB="0" distL="0" distR="0" wp14:anchorId="411848E0" wp14:editId="5BB07EE8">
            <wp:extent cx="5265420" cy="1517015"/>
            <wp:effectExtent l="19050" t="0" r="0" b="0"/>
            <wp:docPr id="6" name="Picture 2" descr="C:\Users\bsnijder\Desktop\HPV16\Measurements_BIN_corrected_SVMinfection_overvi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snijder\Desktop\HPV16\Measurements_BIN_corrected_SVMinfection_overview2.png"/>
                    <pic:cNvPicPr>
                      <a:picLocks noChangeAspect="1" noChangeArrowheads="1"/>
                    </pic:cNvPicPr>
                  </pic:nvPicPr>
                  <pic:blipFill>
                    <a:blip r:embed="rId14"/>
                    <a:srcRect/>
                    <a:stretch>
                      <a:fillRect/>
                    </a:stretch>
                  </pic:blipFill>
                  <pic:spPr bwMode="auto">
                    <a:xfrm>
                      <a:off x="0" y="0"/>
                      <a:ext cx="5265420" cy="1517015"/>
                    </a:xfrm>
                    <a:prstGeom prst="rect">
                      <a:avLst/>
                    </a:prstGeom>
                    <a:noFill/>
                    <a:ln w="9525">
                      <a:noFill/>
                      <a:miter lim="800000"/>
                      <a:headEnd/>
                      <a:tailEnd/>
                    </a:ln>
                  </pic:spPr>
                </pic:pic>
              </a:graphicData>
            </a:graphic>
          </wp:inline>
        </w:drawing>
      </w:r>
    </w:p>
    <w:p w14:paraId="42F6B5BD" w14:textId="77777777" w:rsidR="00995460" w:rsidRPr="00043D1A" w:rsidRDefault="00995460" w:rsidP="00043D1A">
      <w:pPr>
        <w:spacing w:line="360" w:lineRule="auto"/>
        <w:jc w:val="center"/>
        <w:rPr>
          <w:rFonts w:ascii="Times New Roman" w:hAnsi="Times New Roman" w:cs="Times New Roman"/>
          <w:lang w:val="en-US"/>
        </w:rPr>
      </w:pPr>
      <w:r w:rsidRPr="00043D1A">
        <w:rPr>
          <w:rFonts w:ascii="Times New Roman" w:hAnsi="Times New Roman" w:cs="Times New Roman"/>
          <w:lang w:val="en-US"/>
        </w:rPr>
        <w:t xml:space="preserve">Typical population context dependent </w:t>
      </w:r>
      <w:r w:rsidR="00C4507B" w:rsidRPr="00043D1A">
        <w:rPr>
          <w:rFonts w:ascii="Times New Roman" w:hAnsi="Times New Roman" w:cs="Times New Roman"/>
          <w:lang w:val="en-US"/>
        </w:rPr>
        <w:t xml:space="preserve">HPV </w:t>
      </w:r>
      <w:r w:rsidRPr="00043D1A">
        <w:rPr>
          <w:rFonts w:ascii="Times New Roman" w:hAnsi="Times New Roman" w:cs="Times New Roman"/>
          <w:lang w:val="en-US"/>
        </w:rPr>
        <w:t xml:space="preserve">infection observed </w:t>
      </w:r>
    </w:p>
    <w:p w14:paraId="0DA6DBBF" w14:textId="77777777" w:rsidR="00995460" w:rsidRPr="00043D1A" w:rsidRDefault="00995460" w:rsidP="00043D1A">
      <w:pPr>
        <w:spacing w:line="360" w:lineRule="auto"/>
        <w:jc w:val="center"/>
        <w:rPr>
          <w:rFonts w:ascii="Times New Roman" w:hAnsi="Times New Roman" w:cs="Times New Roman"/>
          <w:lang w:val="en-US"/>
        </w:rPr>
      </w:pPr>
      <w:proofErr w:type="gramStart"/>
      <w:r w:rsidRPr="00043D1A">
        <w:rPr>
          <w:rFonts w:ascii="Times New Roman" w:hAnsi="Times New Roman" w:cs="Times New Roman"/>
          <w:lang w:val="en-US"/>
        </w:rPr>
        <w:t>for</w:t>
      </w:r>
      <w:proofErr w:type="gramEnd"/>
      <w:r w:rsidRPr="00043D1A">
        <w:rPr>
          <w:rFonts w:ascii="Times New Roman" w:hAnsi="Times New Roman" w:cs="Times New Roman"/>
          <w:lang w:val="en-US"/>
        </w:rPr>
        <w:t xml:space="preserve"> a multi</w:t>
      </w:r>
      <w:r w:rsidR="00655953" w:rsidRPr="00043D1A">
        <w:rPr>
          <w:rFonts w:ascii="Times New Roman" w:hAnsi="Times New Roman" w:cs="Times New Roman"/>
          <w:lang w:val="en-US"/>
        </w:rPr>
        <w:t>-</w:t>
      </w:r>
      <w:r w:rsidRPr="00043D1A">
        <w:rPr>
          <w:rFonts w:ascii="Times New Roman" w:hAnsi="Times New Roman" w:cs="Times New Roman"/>
          <w:lang w:val="en-US"/>
        </w:rPr>
        <w:t>well plate in the primary screen.</w:t>
      </w:r>
    </w:p>
    <w:p w14:paraId="668C7E49" w14:textId="77777777" w:rsidR="00995460" w:rsidRPr="00043D1A" w:rsidRDefault="00995460" w:rsidP="00043D1A">
      <w:pPr>
        <w:spacing w:line="360" w:lineRule="auto"/>
        <w:jc w:val="both"/>
        <w:rPr>
          <w:rFonts w:ascii="Times New Roman" w:hAnsi="Times New Roman" w:cs="Times New Roman"/>
          <w:highlight w:val="yellow"/>
          <w:lang w:val="en-US"/>
        </w:rPr>
      </w:pPr>
      <w:bookmarkStart w:id="4" w:name="_GoBack"/>
      <w:bookmarkEnd w:id="4"/>
    </w:p>
    <w:p w14:paraId="3C4351BF" w14:textId="026BE8A1" w:rsidR="0051495A" w:rsidRPr="00043D1A" w:rsidRDefault="0051495A" w:rsidP="00043D1A">
      <w:pPr>
        <w:pStyle w:val="berschrift2"/>
        <w:spacing w:line="360" w:lineRule="auto"/>
        <w:jc w:val="both"/>
        <w:rPr>
          <w:rFonts w:ascii="Times New Roman" w:hAnsi="Times New Roman" w:cs="Times New Roman"/>
          <w:color w:val="000000" w:themeColor="text1"/>
          <w:sz w:val="24"/>
          <w:szCs w:val="24"/>
          <w:lang w:val="en-US"/>
        </w:rPr>
      </w:pPr>
      <w:r w:rsidRPr="00043D1A">
        <w:rPr>
          <w:rFonts w:ascii="Times New Roman" w:hAnsi="Times New Roman" w:cs="Times New Roman"/>
          <w:color w:val="000000" w:themeColor="text1"/>
          <w:sz w:val="24"/>
          <w:szCs w:val="24"/>
          <w:lang w:val="en-US"/>
        </w:rPr>
        <w:t>Secondary Screen</w:t>
      </w:r>
    </w:p>
    <w:p w14:paraId="2EDCAF4A" w14:textId="5CDAC4E4" w:rsidR="00786F67" w:rsidRPr="00043D1A" w:rsidRDefault="00995460"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The secondary screen</w:t>
      </w:r>
      <w:r w:rsidR="00786F67" w:rsidRPr="00043D1A">
        <w:rPr>
          <w:rFonts w:ascii="Times New Roman" w:hAnsi="Times New Roman" w:cs="Times New Roman"/>
          <w:lang w:val="en-US"/>
        </w:rPr>
        <w:t xml:space="preserve"> was</w:t>
      </w:r>
      <w:r w:rsidRPr="00043D1A">
        <w:rPr>
          <w:rFonts w:ascii="Times New Roman" w:hAnsi="Times New Roman" w:cs="Times New Roman"/>
          <w:lang w:val="en-US"/>
        </w:rPr>
        <w:t xml:space="preserve"> performed in </w:t>
      </w:r>
      <w:r w:rsidR="0051495A" w:rsidRPr="00043D1A">
        <w:rPr>
          <w:rFonts w:ascii="Times New Roman" w:hAnsi="Times New Roman" w:cs="Times New Roman"/>
          <w:lang w:val="en-US"/>
        </w:rPr>
        <w:t>three independent experiments</w:t>
      </w:r>
      <w:r w:rsidR="008906DB" w:rsidRPr="00043D1A">
        <w:rPr>
          <w:rFonts w:ascii="Times New Roman" w:hAnsi="Times New Roman" w:cs="Times New Roman"/>
          <w:lang w:val="en-US"/>
        </w:rPr>
        <w:t xml:space="preserve"> of duplicates</w:t>
      </w:r>
      <w:r w:rsidR="0051495A" w:rsidRPr="00043D1A">
        <w:rPr>
          <w:rFonts w:ascii="Times New Roman" w:hAnsi="Times New Roman" w:cs="Times New Roman"/>
          <w:lang w:val="en-US"/>
        </w:rPr>
        <w:t xml:space="preserve"> </w:t>
      </w:r>
      <w:r w:rsidRPr="00043D1A">
        <w:rPr>
          <w:rFonts w:ascii="Times New Roman" w:hAnsi="Times New Roman" w:cs="Times New Roman"/>
          <w:lang w:val="en-US"/>
        </w:rPr>
        <w:t xml:space="preserve">with three independent </w:t>
      </w:r>
      <w:proofErr w:type="spellStart"/>
      <w:r w:rsidRPr="00043D1A">
        <w:rPr>
          <w:rFonts w:ascii="Times New Roman" w:hAnsi="Times New Roman" w:cs="Times New Roman"/>
          <w:lang w:val="en-US"/>
        </w:rPr>
        <w:t>siRNAs</w:t>
      </w:r>
      <w:proofErr w:type="spellEnd"/>
      <w:r w:rsidRPr="00043D1A">
        <w:rPr>
          <w:rFonts w:ascii="Times New Roman" w:hAnsi="Times New Roman" w:cs="Times New Roman"/>
          <w:lang w:val="en-US"/>
        </w:rPr>
        <w:t xml:space="preserve"> from a different vendor (</w:t>
      </w:r>
      <w:proofErr w:type="spellStart"/>
      <w:r w:rsidRPr="00043D1A">
        <w:rPr>
          <w:rFonts w:ascii="Times New Roman" w:hAnsi="Times New Roman" w:cs="Times New Roman"/>
          <w:lang w:val="en-US"/>
        </w:rPr>
        <w:t>Ambion</w:t>
      </w:r>
      <w:proofErr w:type="spellEnd"/>
      <w:r w:rsidRPr="00043D1A">
        <w:rPr>
          <w:rFonts w:ascii="Times New Roman" w:hAnsi="Times New Roman" w:cs="Times New Roman"/>
          <w:lang w:val="en-US"/>
        </w:rPr>
        <w:t>)</w:t>
      </w:r>
      <w:r w:rsidR="00786F67" w:rsidRPr="00043D1A">
        <w:rPr>
          <w:rFonts w:ascii="Times New Roman" w:hAnsi="Times New Roman" w:cs="Times New Roman"/>
          <w:lang w:val="en-US"/>
        </w:rPr>
        <w:t xml:space="preserve">. The </w:t>
      </w:r>
      <w:proofErr w:type="spellStart"/>
      <w:r w:rsidR="00786F67" w:rsidRPr="00043D1A">
        <w:rPr>
          <w:rFonts w:ascii="Times New Roman" w:hAnsi="Times New Roman" w:cs="Times New Roman"/>
          <w:lang w:val="en-US"/>
        </w:rPr>
        <w:t>siRNAs</w:t>
      </w:r>
      <w:proofErr w:type="spellEnd"/>
      <w:r w:rsidR="00786F67" w:rsidRPr="00043D1A">
        <w:rPr>
          <w:rFonts w:ascii="Times New Roman" w:hAnsi="Times New Roman" w:cs="Times New Roman"/>
          <w:lang w:val="en-US"/>
        </w:rPr>
        <w:t xml:space="preserve"> were randomly spotted on 96-well plates fo</w:t>
      </w:r>
      <w:r w:rsidR="00C81A27" w:rsidRPr="00043D1A">
        <w:rPr>
          <w:rFonts w:ascii="Times New Roman" w:hAnsi="Times New Roman" w:cs="Times New Roman"/>
          <w:lang w:val="en-US"/>
        </w:rPr>
        <w:t>r reverse transfection as above</w:t>
      </w:r>
      <w:r w:rsidR="00786F67" w:rsidRPr="00043D1A">
        <w:rPr>
          <w:rFonts w:ascii="Times New Roman" w:hAnsi="Times New Roman" w:cs="Times New Roman"/>
          <w:lang w:val="en-US"/>
        </w:rPr>
        <w:t xml:space="preserve">. Each </w:t>
      </w:r>
      <w:r w:rsidR="008906DB" w:rsidRPr="00043D1A">
        <w:rPr>
          <w:rFonts w:ascii="Times New Roman" w:hAnsi="Times New Roman" w:cs="Times New Roman"/>
          <w:lang w:val="en-US"/>
        </w:rPr>
        <w:t xml:space="preserve">of the twelve </w:t>
      </w:r>
      <w:r w:rsidR="00786F67" w:rsidRPr="00043D1A">
        <w:rPr>
          <w:rFonts w:ascii="Times New Roman" w:hAnsi="Times New Roman" w:cs="Times New Roman"/>
          <w:lang w:val="en-US"/>
        </w:rPr>
        <w:t>plate</w:t>
      </w:r>
      <w:r w:rsidR="008906DB" w:rsidRPr="00043D1A">
        <w:rPr>
          <w:rFonts w:ascii="Times New Roman" w:hAnsi="Times New Roman" w:cs="Times New Roman"/>
          <w:lang w:val="en-US"/>
        </w:rPr>
        <w:t>s</w:t>
      </w:r>
      <w:r w:rsidR="00786F67" w:rsidRPr="00043D1A">
        <w:rPr>
          <w:rFonts w:ascii="Times New Roman" w:hAnsi="Times New Roman" w:cs="Times New Roman"/>
          <w:lang w:val="en-US"/>
        </w:rPr>
        <w:t xml:space="preserve"> of the secondary screen contained four </w:t>
      </w:r>
      <w:proofErr w:type="spellStart"/>
      <w:r w:rsidR="00786F67" w:rsidRPr="00043D1A">
        <w:rPr>
          <w:rFonts w:ascii="Times New Roman" w:hAnsi="Times New Roman" w:cs="Times New Roman"/>
          <w:lang w:val="en-US"/>
        </w:rPr>
        <w:t>siRNA</w:t>
      </w:r>
      <w:proofErr w:type="spellEnd"/>
      <w:r w:rsidR="00786F67" w:rsidRPr="00043D1A">
        <w:rPr>
          <w:rFonts w:ascii="Times New Roman" w:hAnsi="Times New Roman" w:cs="Times New Roman"/>
          <w:lang w:val="en-US"/>
        </w:rPr>
        <w:t xml:space="preserve"> transfection controls (cytotoxic </w:t>
      </w:r>
      <w:proofErr w:type="spellStart"/>
      <w:r w:rsidR="00786F67" w:rsidRPr="00043D1A">
        <w:rPr>
          <w:rFonts w:ascii="Times New Roman" w:hAnsi="Times New Roman" w:cs="Times New Roman"/>
          <w:lang w:val="en-US"/>
        </w:rPr>
        <w:t>siRNA</w:t>
      </w:r>
      <w:proofErr w:type="spellEnd"/>
      <w:r w:rsidR="00786F67" w:rsidRPr="00043D1A">
        <w:rPr>
          <w:rFonts w:ascii="Times New Roman" w:hAnsi="Times New Roman" w:cs="Times New Roman"/>
          <w:lang w:val="en-US"/>
        </w:rPr>
        <w:t xml:space="preserve">), four scrambled controls (scrambled </w:t>
      </w:r>
      <w:proofErr w:type="spellStart"/>
      <w:r w:rsidR="00786F67" w:rsidRPr="00043D1A">
        <w:rPr>
          <w:rFonts w:ascii="Times New Roman" w:hAnsi="Times New Roman" w:cs="Times New Roman"/>
          <w:lang w:val="en-US"/>
        </w:rPr>
        <w:t>siRNA</w:t>
      </w:r>
      <w:proofErr w:type="spellEnd"/>
      <w:r w:rsidR="00786F67" w:rsidRPr="00043D1A">
        <w:rPr>
          <w:rFonts w:ascii="Times New Roman" w:hAnsi="Times New Roman" w:cs="Times New Roman"/>
          <w:lang w:val="en-US"/>
        </w:rPr>
        <w:t>), four anti-reporter controls (</w:t>
      </w:r>
      <w:proofErr w:type="spellStart"/>
      <w:r w:rsidR="00786F67" w:rsidRPr="00043D1A">
        <w:rPr>
          <w:rFonts w:ascii="Times New Roman" w:hAnsi="Times New Roman" w:cs="Times New Roman"/>
          <w:lang w:val="en-US"/>
        </w:rPr>
        <w:t>RNAi</w:t>
      </w:r>
      <w:proofErr w:type="spellEnd"/>
      <w:r w:rsidR="00786F67" w:rsidRPr="00043D1A">
        <w:rPr>
          <w:rFonts w:ascii="Times New Roman" w:hAnsi="Times New Roman" w:cs="Times New Roman"/>
          <w:lang w:val="en-US"/>
        </w:rPr>
        <w:t xml:space="preserve"> against GFP) and eight no-virus controls (wells to which no virus was added). </w:t>
      </w:r>
      <w:proofErr w:type="gramStart"/>
      <w:r w:rsidR="00786F67" w:rsidRPr="00043D1A">
        <w:rPr>
          <w:rFonts w:ascii="Times New Roman" w:hAnsi="Times New Roman" w:cs="Times New Roman"/>
          <w:lang w:val="en-US"/>
        </w:rPr>
        <w:t xml:space="preserve">Reverse transfection of </w:t>
      </w:r>
      <w:proofErr w:type="spellStart"/>
      <w:r w:rsidR="00786F67" w:rsidRPr="00043D1A">
        <w:rPr>
          <w:rFonts w:ascii="Times New Roman" w:hAnsi="Times New Roman" w:cs="Times New Roman"/>
          <w:lang w:val="en-US"/>
        </w:rPr>
        <w:t>siRNA</w:t>
      </w:r>
      <w:proofErr w:type="spellEnd"/>
      <w:r w:rsidR="00786F67" w:rsidRPr="00043D1A">
        <w:rPr>
          <w:rFonts w:ascii="Times New Roman" w:hAnsi="Times New Roman" w:cs="Times New Roman"/>
          <w:lang w:val="en-US"/>
        </w:rPr>
        <w:t xml:space="preserve"> was performed by seeding the cells into a well </w:t>
      </w:r>
      <w:r w:rsidR="00786F67" w:rsidRPr="00043D1A">
        <w:rPr>
          <w:rFonts w:ascii="Times New Roman" w:hAnsi="Times New Roman" w:cs="Times New Roman"/>
          <w:lang w:val="en-US"/>
        </w:rPr>
        <w:lastRenderedPageBreak/>
        <w:t>containing 20µl of transfection mix</w:t>
      </w:r>
      <w:proofErr w:type="gramEnd"/>
      <w:r w:rsidR="00786F67" w:rsidRPr="00043D1A">
        <w:rPr>
          <w:rFonts w:ascii="Times New Roman" w:hAnsi="Times New Roman" w:cs="Times New Roman"/>
          <w:lang w:val="en-US"/>
        </w:rPr>
        <w:t xml:space="preserve">. The transfection mix </w:t>
      </w:r>
      <w:r w:rsidR="00F36727">
        <w:rPr>
          <w:rFonts w:ascii="Times New Roman" w:hAnsi="Times New Roman" w:cs="Times New Roman"/>
          <w:lang w:val="en-US"/>
        </w:rPr>
        <w:t xml:space="preserve">for one well contained 0.1µl </w:t>
      </w:r>
      <w:proofErr w:type="spellStart"/>
      <w:r w:rsidR="00F36727">
        <w:rPr>
          <w:rFonts w:ascii="Times New Roman" w:hAnsi="Times New Roman" w:cs="Times New Roman"/>
          <w:lang w:val="en-US"/>
        </w:rPr>
        <w:t>Lip</w:t>
      </w:r>
      <w:r w:rsidR="00786F67" w:rsidRPr="00043D1A">
        <w:rPr>
          <w:rFonts w:ascii="Times New Roman" w:hAnsi="Times New Roman" w:cs="Times New Roman"/>
          <w:lang w:val="en-US"/>
        </w:rPr>
        <w:t>ofectamine</w:t>
      </w:r>
      <w:proofErr w:type="spellEnd"/>
      <w:r w:rsidR="00786F67" w:rsidRPr="00043D1A">
        <w:rPr>
          <w:rFonts w:ascii="Times New Roman" w:hAnsi="Times New Roman" w:cs="Times New Roman"/>
          <w:lang w:val="en-US"/>
        </w:rPr>
        <w:t xml:space="preserve"> </w:t>
      </w:r>
      <w:proofErr w:type="spellStart"/>
      <w:r w:rsidR="00786F67" w:rsidRPr="00043D1A">
        <w:rPr>
          <w:rFonts w:ascii="Times New Roman" w:hAnsi="Times New Roman" w:cs="Times New Roman"/>
          <w:lang w:val="en-US"/>
        </w:rPr>
        <w:t>RNAimax</w:t>
      </w:r>
      <w:proofErr w:type="spellEnd"/>
      <w:r w:rsidR="00786F67" w:rsidRPr="00043D1A">
        <w:rPr>
          <w:rFonts w:ascii="Times New Roman" w:hAnsi="Times New Roman" w:cs="Times New Roman"/>
          <w:lang w:val="en-US"/>
        </w:rPr>
        <w:t xml:space="preserve"> (Invitrogen), 14.9µl </w:t>
      </w:r>
      <w:proofErr w:type="spellStart"/>
      <w:r w:rsidR="00786F67" w:rsidRPr="00043D1A">
        <w:rPr>
          <w:rFonts w:ascii="Times New Roman" w:hAnsi="Times New Roman" w:cs="Times New Roman"/>
          <w:lang w:val="en-US"/>
        </w:rPr>
        <w:t>Optimem</w:t>
      </w:r>
      <w:proofErr w:type="spellEnd"/>
      <w:r w:rsidR="00786F67" w:rsidRPr="00043D1A">
        <w:rPr>
          <w:rFonts w:ascii="Times New Roman" w:hAnsi="Times New Roman" w:cs="Times New Roman"/>
          <w:lang w:val="en-US"/>
        </w:rPr>
        <w:t xml:space="preserve"> and 5µl of 1µM </w:t>
      </w:r>
      <w:proofErr w:type="spellStart"/>
      <w:r w:rsidR="00786F67" w:rsidRPr="00043D1A">
        <w:rPr>
          <w:rFonts w:ascii="Times New Roman" w:hAnsi="Times New Roman" w:cs="Times New Roman"/>
          <w:lang w:val="en-US"/>
        </w:rPr>
        <w:t>siRNA</w:t>
      </w:r>
      <w:proofErr w:type="spellEnd"/>
      <w:r w:rsidR="00786F67" w:rsidRPr="00043D1A">
        <w:rPr>
          <w:rFonts w:ascii="Times New Roman" w:hAnsi="Times New Roman" w:cs="Times New Roman"/>
          <w:lang w:val="en-US"/>
        </w:rPr>
        <w:t xml:space="preserve"> (diluted in </w:t>
      </w:r>
      <w:proofErr w:type="spellStart"/>
      <w:r w:rsidR="00786F67" w:rsidRPr="00043D1A">
        <w:rPr>
          <w:rFonts w:ascii="Times New Roman" w:hAnsi="Times New Roman" w:cs="Times New Roman"/>
          <w:lang w:val="en-US"/>
        </w:rPr>
        <w:t>RNase</w:t>
      </w:r>
      <w:proofErr w:type="spellEnd"/>
      <w:r w:rsidR="00786F67" w:rsidRPr="00043D1A">
        <w:rPr>
          <w:rFonts w:ascii="Times New Roman" w:hAnsi="Times New Roman" w:cs="Times New Roman"/>
          <w:lang w:val="en-US"/>
        </w:rPr>
        <w:t xml:space="preserve"> free ddH2O). In each well, </w:t>
      </w:r>
      <w:r w:rsidR="0025694D" w:rsidRPr="00043D1A">
        <w:rPr>
          <w:rFonts w:ascii="Times New Roman" w:hAnsi="Times New Roman" w:cs="Times New Roman"/>
          <w:lang w:val="en-US"/>
        </w:rPr>
        <w:t>3000</w:t>
      </w:r>
      <w:r w:rsidR="00786F67" w:rsidRPr="00043D1A">
        <w:rPr>
          <w:rFonts w:ascii="Times New Roman" w:hAnsi="Times New Roman" w:cs="Times New Roman"/>
          <w:lang w:val="en-US"/>
        </w:rPr>
        <w:t xml:space="preserve"> cells were seeded in 50 µl/well of complete medium. Cells were then left at 37</w:t>
      </w:r>
      <w:r w:rsidR="00786F67" w:rsidRPr="00043D1A">
        <w:rPr>
          <w:rFonts w:ascii="Times New Roman" w:hAnsi="Times New Roman" w:cs="Times New Roman"/>
          <w:vertAlign w:val="superscript"/>
          <w:lang w:val="en-US"/>
        </w:rPr>
        <w:t>o</w:t>
      </w:r>
      <w:r w:rsidR="00786F67" w:rsidRPr="00043D1A">
        <w:rPr>
          <w:rFonts w:ascii="Times New Roman" w:hAnsi="Times New Roman" w:cs="Times New Roman"/>
          <w:lang w:val="en-US"/>
        </w:rPr>
        <w:t xml:space="preserve">C for </w:t>
      </w:r>
      <w:r w:rsidR="0025694D" w:rsidRPr="00043D1A">
        <w:rPr>
          <w:rFonts w:ascii="Times New Roman" w:hAnsi="Times New Roman" w:cs="Times New Roman"/>
          <w:lang w:val="en-US"/>
        </w:rPr>
        <w:t>60</w:t>
      </w:r>
      <w:r w:rsidR="00786F67" w:rsidRPr="00043D1A">
        <w:rPr>
          <w:rFonts w:ascii="Times New Roman" w:hAnsi="Times New Roman" w:cs="Times New Roman"/>
          <w:lang w:val="en-US"/>
        </w:rPr>
        <w:t>h prior to infection.</w:t>
      </w:r>
    </w:p>
    <w:p w14:paraId="7E86DD6D" w14:textId="43D6151E" w:rsidR="0025694D" w:rsidRPr="00043D1A" w:rsidRDefault="0025694D" w:rsidP="00043D1A">
      <w:pPr>
        <w:spacing w:line="360" w:lineRule="auto"/>
        <w:jc w:val="both"/>
        <w:rPr>
          <w:rFonts w:ascii="Times New Roman" w:hAnsi="Times New Roman" w:cs="Times New Roman"/>
          <w:lang w:val="en-US"/>
        </w:rPr>
      </w:pPr>
      <w:r w:rsidRPr="00043D1A">
        <w:rPr>
          <w:rFonts w:ascii="Times New Roman" w:hAnsi="Times New Roman" w:cs="Times New Roman"/>
          <w:lang w:val="en-US"/>
        </w:rPr>
        <w:t xml:space="preserve">Infection and staining were carried out as in the primary screen. Imaging was performed on a Pathway 855 automated microscopy station (Becton Dickinson) using a 10x objective (Olympus) employing a laser-based autofocus every image. Cell numbers and raw infection indices for each well were determined using a MATLAB-based infection scoring procedure (The </w:t>
      </w:r>
      <w:proofErr w:type="spellStart"/>
      <w:r w:rsidRPr="00043D1A">
        <w:rPr>
          <w:rFonts w:ascii="Times New Roman" w:hAnsi="Times New Roman" w:cs="Times New Roman"/>
          <w:lang w:val="en-US"/>
        </w:rPr>
        <w:t>Mathworks</w:t>
      </w:r>
      <w:proofErr w:type="spellEnd"/>
      <w:r w:rsidRPr="00043D1A">
        <w:rPr>
          <w:rFonts w:ascii="Times New Roman" w:hAnsi="Times New Roman" w:cs="Times New Roman"/>
          <w:lang w:val="en-US"/>
        </w:rPr>
        <w:t>) described previously</w:t>
      </w:r>
      <w:r w:rsidR="00F62A5E" w:rsidRPr="00043D1A">
        <w:rPr>
          <w:rFonts w:ascii="Times New Roman" w:hAnsi="Times New Roman" w:cs="Times New Roman"/>
          <w:lang w:val="en-US"/>
        </w:rPr>
        <w:t xml:space="preserve"> </w:t>
      </w:r>
      <w:r w:rsidR="00F62A5E" w:rsidRPr="00043D1A">
        <w:rPr>
          <w:rFonts w:ascii="Times New Roman" w:hAnsi="Times New Roman" w:cs="Times New Roman"/>
          <w:lang w:val="en-US"/>
        </w:rPr>
        <w:fldChar w:fldCharType="begin"/>
      </w:r>
      <w:r w:rsidR="00866896">
        <w:rPr>
          <w:rFonts w:ascii="Times New Roman" w:hAnsi="Times New Roman" w:cs="Times New Roman"/>
          <w:lang w:val="en-US"/>
        </w:rPr>
        <w:instrText xml:space="preserve"> ADDIN EN.CITE &lt;EndNote&gt;&lt;Cite&gt;&lt;Author&gt;Engel&lt;/Author&gt;&lt;Year&gt;2011&lt;/Year&gt;&lt;RecNum&gt;354&lt;/RecNum&gt;&lt;DisplayText&gt;[5]&lt;/DisplayText&gt;&lt;record&gt;&lt;rec-number&gt;354&lt;/rec-number&gt;&lt;foreign-keys&gt;&lt;key app="EN" db-id="s025pzft4r5rawe5dftx59pxpe5rpdws2f9z"&gt;354&lt;/key&gt;&lt;/foreign-keys&gt;&lt;ref-type name="Journal Article"&gt;17&lt;/ref-type&gt;&lt;contributors&gt;&lt;authors&gt;&lt;author&gt;Engel, S.&lt;/author&gt;&lt;author&gt;Heger, T.&lt;/author&gt;&lt;author&gt;Mancini, R.&lt;/author&gt;&lt;author&gt;Herzog, F.&lt;/author&gt;&lt;author&gt;Kartenbeck, J.&lt;/author&gt;&lt;author&gt;Hayer, A.&lt;/author&gt;&lt;author&gt;Helenius, A.&lt;/author&gt;&lt;/authors&gt;&lt;/contributors&gt;&lt;auth-address&gt;ETH Zurich, Institute of Biochemistry, Schafmattstrasse 18, 8093 Zurich, Switzerland.&lt;/auth-address&gt;&lt;titles&gt;&lt;title&gt;Role of endosomes in simian virus 40 entry and infec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198-211&lt;/pages&gt;&lt;volume&gt;85&lt;/volume&gt;&lt;number&gt;9&lt;/number&gt;&lt;edition&gt;2011/02/25&lt;/edition&gt;&lt;keywords&gt;&lt;keyword&gt;Animals&lt;/keyword&gt;&lt;keyword&gt;Cell Line&lt;/keyword&gt;&lt;keyword&gt;Cercopithecus aethiops&lt;/keyword&gt;&lt;keyword&gt;*Endocytosis&lt;/keyword&gt;&lt;keyword&gt;Endosomes/*metabolism&lt;/keyword&gt;&lt;keyword&gt;Gene Silencing&lt;/keyword&gt;&lt;keyword&gt;Humans&lt;/keyword&gt;&lt;keyword&gt;Microscopy/methods&lt;/keyword&gt;&lt;keyword&gt;Simian virus 40/*physiology&lt;/keyword&gt;&lt;keyword&gt;*Virus Internalization&lt;/keyword&gt;&lt;/keywords&gt;&lt;dates&gt;&lt;year&gt;2011&lt;/year&gt;&lt;pub-dates&gt;&lt;date&gt;May&lt;/date&gt;&lt;/pub-dates&gt;&lt;/dates&gt;&lt;isbn&gt;1098-5514 (Electronic)&amp;#xD;0022-538X (Linking)&lt;/isbn&gt;&lt;accession-num&gt;21345959&lt;/accession-num&gt;&lt;work-type&gt;Research Support, Non-U.S. Gov&amp;apos;t&lt;/work-type&gt;&lt;urls&gt;&lt;related-urls&gt;&lt;url&gt;http://www.ncbi.nlm.nih.gov/pubmed/21345959&lt;/url&gt;&lt;/related-urls&gt;&lt;/urls&gt;&lt;custom2&gt;3126231&lt;/custom2&gt;&lt;electronic-resource-num&gt;10.1128/JVI.02179-10&lt;/electronic-resource-num&gt;&lt;language&gt;eng&lt;/language&gt;&lt;/record&gt;&lt;/Cite&gt;&lt;/EndNote&gt;</w:instrText>
      </w:r>
      <w:r w:rsidR="00F62A5E"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5" w:tooltip="Engel, 2011 #354" w:history="1">
        <w:r w:rsidR="00866896">
          <w:rPr>
            <w:rFonts w:ascii="Times New Roman" w:hAnsi="Times New Roman" w:cs="Times New Roman"/>
            <w:noProof/>
            <w:lang w:val="en-US"/>
          </w:rPr>
          <w:t>5</w:t>
        </w:r>
      </w:hyperlink>
      <w:r w:rsidR="00866896">
        <w:rPr>
          <w:rFonts w:ascii="Times New Roman" w:hAnsi="Times New Roman" w:cs="Times New Roman"/>
          <w:noProof/>
          <w:lang w:val="en-US"/>
        </w:rPr>
        <w:t>]</w:t>
      </w:r>
      <w:r w:rsidR="00F62A5E" w:rsidRPr="00043D1A">
        <w:rPr>
          <w:rFonts w:ascii="Times New Roman" w:hAnsi="Times New Roman" w:cs="Times New Roman"/>
          <w:lang w:val="en-US"/>
        </w:rPr>
        <w:fldChar w:fldCharType="end"/>
      </w:r>
      <w:r w:rsidRPr="00043D1A">
        <w:rPr>
          <w:rFonts w:ascii="Times New Roman" w:hAnsi="Times New Roman" w:cs="Times New Roman"/>
          <w:lang w:val="en-US"/>
        </w:rPr>
        <w:t xml:space="preserve">. The raw infection indices were normalized to scrambled </w:t>
      </w:r>
      <w:proofErr w:type="spellStart"/>
      <w:r w:rsidRPr="00043D1A">
        <w:rPr>
          <w:rFonts w:ascii="Times New Roman" w:hAnsi="Times New Roman" w:cs="Times New Roman"/>
          <w:lang w:val="en-US"/>
        </w:rPr>
        <w:t>siRNA</w:t>
      </w:r>
      <w:proofErr w:type="spellEnd"/>
      <w:r w:rsidRPr="00043D1A">
        <w:rPr>
          <w:rFonts w:ascii="Times New Roman" w:hAnsi="Times New Roman" w:cs="Times New Roman"/>
          <w:lang w:val="en-US"/>
        </w:rPr>
        <w:t xml:space="preserve"> transfected control cells to result in relative infection percentages. Otherwise hit scoring was carried out as for the primary screen. Validated hits were defined as positive for both primary and secondary screen</w:t>
      </w:r>
      <w:r w:rsidR="00FF567E" w:rsidRPr="00043D1A">
        <w:rPr>
          <w:rFonts w:ascii="Times New Roman" w:hAnsi="Times New Roman" w:cs="Times New Roman"/>
          <w:lang w:val="en-US"/>
        </w:rPr>
        <w:t>.</w:t>
      </w:r>
    </w:p>
    <w:p w14:paraId="13625524" w14:textId="77777777" w:rsidR="00995460" w:rsidRPr="00043D1A" w:rsidRDefault="00995460" w:rsidP="00043D1A">
      <w:pPr>
        <w:spacing w:line="360" w:lineRule="auto"/>
        <w:jc w:val="both"/>
        <w:rPr>
          <w:rFonts w:ascii="Times New Roman" w:hAnsi="Times New Roman" w:cs="Times New Roman"/>
          <w:highlight w:val="yellow"/>
          <w:lang w:val="en-US"/>
        </w:rPr>
      </w:pPr>
    </w:p>
    <w:p w14:paraId="3E691221" w14:textId="08EAF3A5" w:rsidR="00995460" w:rsidRPr="00043D1A" w:rsidRDefault="00655953" w:rsidP="00043D1A">
      <w:pPr>
        <w:pStyle w:val="berschrift3"/>
        <w:spacing w:line="360" w:lineRule="auto"/>
        <w:rPr>
          <w:rFonts w:ascii="Times New Roman" w:hAnsi="Times New Roman" w:cs="Times New Roman"/>
          <w:color w:val="auto"/>
        </w:rPr>
      </w:pPr>
      <w:r w:rsidRPr="00043D1A">
        <w:rPr>
          <w:rFonts w:ascii="Times New Roman" w:hAnsi="Times New Roman" w:cs="Times New Roman"/>
          <w:color w:val="auto"/>
        </w:rPr>
        <w:t>Integration of host factors with functional ge</w:t>
      </w:r>
      <w:r w:rsidR="00F36727">
        <w:rPr>
          <w:rFonts w:ascii="Times New Roman" w:hAnsi="Times New Roman" w:cs="Times New Roman"/>
          <w:color w:val="auto"/>
        </w:rPr>
        <w:t>ne interactions and annotations</w:t>
      </w:r>
    </w:p>
    <w:p w14:paraId="5FE963D6" w14:textId="355BF063" w:rsidR="00995460" w:rsidRPr="00043D1A" w:rsidRDefault="00655953" w:rsidP="00043D1A">
      <w:pPr>
        <w:spacing w:line="360" w:lineRule="auto"/>
        <w:jc w:val="both"/>
        <w:rPr>
          <w:rFonts w:ascii="Times New Roman" w:hAnsi="Times New Roman" w:cs="Times New Roman"/>
          <w:lang w:val="en-US"/>
        </w:rPr>
      </w:pPr>
      <w:r w:rsidRPr="00043D1A">
        <w:rPr>
          <w:rFonts w:ascii="Times New Roman" w:hAnsi="Times New Roman" w:cs="Times New Roman"/>
          <w:lang w:val="en-GB"/>
        </w:rPr>
        <w:t>F</w:t>
      </w:r>
      <w:r w:rsidR="00995460" w:rsidRPr="00043D1A">
        <w:rPr>
          <w:rFonts w:ascii="Times New Roman" w:hAnsi="Times New Roman" w:cs="Times New Roman"/>
          <w:lang w:val="en-GB"/>
        </w:rPr>
        <w:t xml:space="preserve">unctional annotation clustering </w:t>
      </w:r>
      <w:r w:rsidRPr="00043D1A">
        <w:rPr>
          <w:rFonts w:ascii="Times New Roman" w:hAnsi="Times New Roman" w:cs="Times New Roman"/>
          <w:lang w:val="en-GB"/>
        </w:rPr>
        <w:t xml:space="preserve">of DAVID </w:t>
      </w:r>
      <w:r w:rsidR="00995460" w:rsidRPr="00043D1A">
        <w:rPr>
          <w:rFonts w:ascii="Times New Roman" w:hAnsi="Times New Roman" w:cs="Times New Roman"/>
          <w:lang w:val="en-GB"/>
        </w:rPr>
        <w:t>was combined with the functional interactions described in the STRING database (</w:t>
      </w:r>
      <w:hyperlink r:id="rId15" w:history="1">
        <w:r w:rsidR="00995460" w:rsidRPr="00043D1A">
          <w:rPr>
            <w:rStyle w:val="Link"/>
            <w:rFonts w:ascii="Times New Roman" w:hAnsi="Times New Roman" w:cs="Times New Roman"/>
            <w:lang w:val="en-GB"/>
          </w:rPr>
          <w:t>www.string-db.org</w:t>
        </w:r>
      </w:hyperlink>
      <w:r w:rsidRPr="00043D1A">
        <w:rPr>
          <w:rFonts w:ascii="Times New Roman" w:hAnsi="Times New Roman" w:cs="Times New Roman"/>
          <w:lang w:val="en-US"/>
        </w:rPr>
        <w:t>), as described in</w:t>
      </w:r>
      <w:r w:rsidR="00352BE3" w:rsidRPr="00043D1A">
        <w:rPr>
          <w:rFonts w:ascii="Times New Roman" w:hAnsi="Times New Roman" w:cs="Times New Roman"/>
          <w:lang w:val="en-US"/>
        </w:rPr>
        <w:t xml:space="preserve"> </w:t>
      </w:r>
      <w:r w:rsidR="00352BE3" w:rsidRPr="00043D1A">
        <w:rPr>
          <w:rFonts w:ascii="Times New Roman" w:hAnsi="Times New Roman" w:cs="Times New Roman"/>
          <w:lang w:val="en-US"/>
        </w:rPr>
        <w:fldChar w:fldCharType="begin"/>
      </w:r>
      <w:r w:rsidR="00866896">
        <w:rPr>
          <w:rFonts w:ascii="Times New Roman" w:hAnsi="Times New Roman" w:cs="Times New Roman"/>
          <w:lang w:val="en-US"/>
        </w:rPr>
        <w:instrText xml:space="preserve"> ADDIN EN.CITE &lt;EndNote&gt;&lt;Cite&gt;&lt;Author&gt;Mercer&lt;/Author&gt;&lt;Year&gt;2012&lt;/Year&gt;&lt;RecNum&gt;1287&lt;/RecNum&gt;&lt;DisplayText&gt;[6]&lt;/DisplayText&gt;&lt;record&gt;&lt;rec-number&gt;1287&lt;/rec-number&gt;&lt;foreign-keys&gt;&lt;key app="EN" db-id="s025pzft4r5rawe5dftx59pxpe5rpdws2f9z"&gt;1287&lt;/key&gt;&lt;/foreign-keys&gt;&lt;ref-type name="Journal Article"&gt;17&lt;/ref-type&gt;&lt;contributors&gt;&lt;authors&gt;&lt;author&gt;Mercer, J.&lt;/author&gt;&lt;author&gt;Snijder, B.&lt;/author&gt;&lt;author&gt;Sacher, R.&lt;/author&gt;&lt;author&gt;Burkard, C.&lt;/author&gt;&lt;author&gt;Bleck, C. K.&lt;/author&gt;&lt;author&gt;Stahlberg, H.&lt;/author&gt;&lt;author&gt;Pelkmans, L.&lt;/author&gt;&lt;author&gt;Helenius, A.&lt;/author&gt;&lt;/authors&gt;&lt;/contributors&gt;&lt;auth-address&gt;Institute of Biochemistry, ETH Zurich, 8093 Zurich, Switzerland.&lt;/auth-address&gt;&lt;titles&gt;&lt;title&gt;RNAi screening reveals proteasome- and Cullin3-dependent stages in vaccinia virus infection&lt;/title&gt;&lt;secondary-title&gt;Cell Rep&lt;/secondary-title&gt;&lt;alt-title&gt;Cell reports&lt;/alt-title&gt;&lt;/titles&gt;&lt;pages&gt;1036-47&lt;/pages&gt;&lt;volume&gt;2&lt;/volume&gt;&lt;number&gt;4&lt;/number&gt;&lt;edition&gt;2012/10/23&lt;/edition&gt;&lt;keywords&gt;&lt;keyword&gt;Computational Biology&lt;/keyword&gt;&lt;keyword&gt;Cullin Proteins/*metabolism&lt;/keyword&gt;&lt;keyword&gt;DNA Replication&lt;/keyword&gt;&lt;keyword&gt;DNA, Viral&lt;/keyword&gt;&lt;keyword&gt;HeLa Cells&lt;/keyword&gt;&lt;keyword&gt;Humans&lt;/keyword&gt;&lt;keyword&gt;Proteasome Endopeptidase Complex/*metabolism&lt;/keyword&gt;&lt;keyword&gt;*RNA Interference&lt;/keyword&gt;&lt;keyword&gt;RNA, Small Interfering/metabolism&lt;/keyword&gt;&lt;keyword&gt;Ubiquitination&lt;/keyword&gt;&lt;keyword&gt;Vaccinia/*metabolism/pathology/virology&lt;/keyword&gt;&lt;keyword&gt;Vaccinia virus/*genetics/metabolism&lt;/keyword&gt;&lt;/keywords&gt;&lt;dates&gt;&lt;year&gt;2012&lt;/year&gt;&lt;pub-dates&gt;&lt;date&gt;Oct 25&lt;/date&gt;&lt;/pub-dates&gt;&lt;/dates&gt;&lt;isbn&gt;2211-1247 (Electronic)&lt;/isbn&gt;&lt;accession-num&gt;23084750&lt;/accession-num&gt;&lt;work-type&gt;Research Support, Non-U.S. Gov&amp;apos;t&lt;/work-type&gt;&lt;urls&gt;&lt;related-urls&gt;&lt;url&gt;http://www.ncbi.nlm.nih.gov/pubmed/23084750&lt;/url&gt;&lt;/related-urls&gt;&lt;/urls&gt;&lt;electronic-resource-num&gt;10.1016/j.celrep.2012.09.003&lt;/electronic-resource-num&gt;&lt;language&gt;eng&lt;/language&gt;&lt;/record&gt;&lt;/Cite&gt;&lt;/EndNote&gt;</w:instrText>
      </w:r>
      <w:r w:rsidR="00352BE3" w:rsidRPr="00043D1A">
        <w:rPr>
          <w:rFonts w:ascii="Times New Roman" w:hAnsi="Times New Roman" w:cs="Times New Roman"/>
          <w:lang w:val="en-US"/>
        </w:rPr>
        <w:fldChar w:fldCharType="separate"/>
      </w:r>
      <w:r w:rsidR="00866896">
        <w:rPr>
          <w:rFonts w:ascii="Times New Roman" w:hAnsi="Times New Roman" w:cs="Times New Roman"/>
          <w:noProof/>
          <w:lang w:val="en-US"/>
        </w:rPr>
        <w:t>[</w:t>
      </w:r>
      <w:hyperlink w:anchor="_ENREF_6" w:tooltip="Mercer, 2012 #1287" w:history="1">
        <w:r w:rsidR="00866896">
          <w:rPr>
            <w:rFonts w:ascii="Times New Roman" w:hAnsi="Times New Roman" w:cs="Times New Roman"/>
            <w:noProof/>
            <w:lang w:val="en-US"/>
          </w:rPr>
          <w:t>6</w:t>
        </w:r>
      </w:hyperlink>
      <w:r w:rsidR="00866896">
        <w:rPr>
          <w:rFonts w:ascii="Times New Roman" w:hAnsi="Times New Roman" w:cs="Times New Roman"/>
          <w:noProof/>
          <w:lang w:val="en-US"/>
        </w:rPr>
        <w:t>]</w:t>
      </w:r>
      <w:r w:rsidR="00352BE3" w:rsidRPr="00043D1A">
        <w:rPr>
          <w:rFonts w:ascii="Times New Roman" w:hAnsi="Times New Roman" w:cs="Times New Roman"/>
          <w:lang w:val="en-US"/>
        </w:rPr>
        <w:fldChar w:fldCharType="end"/>
      </w:r>
      <w:r w:rsidRPr="00043D1A">
        <w:rPr>
          <w:rFonts w:ascii="Times New Roman" w:hAnsi="Times New Roman" w:cs="Times New Roman"/>
          <w:lang w:val="en-US"/>
        </w:rPr>
        <w:t>.</w:t>
      </w:r>
    </w:p>
    <w:p w14:paraId="18A00462" w14:textId="77777777" w:rsidR="00043D1A" w:rsidRPr="00043D1A" w:rsidRDefault="00043D1A" w:rsidP="00043D1A">
      <w:pPr>
        <w:spacing w:line="360" w:lineRule="auto"/>
        <w:jc w:val="both"/>
        <w:rPr>
          <w:rFonts w:ascii="Times New Roman" w:hAnsi="Times New Roman" w:cs="Times New Roman"/>
          <w:lang w:val="en-US"/>
        </w:rPr>
      </w:pPr>
    </w:p>
    <w:p w14:paraId="783523FB" w14:textId="27ABD201" w:rsidR="00043D1A" w:rsidRPr="00043D1A" w:rsidRDefault="00043D1A" w:rsidP="00043D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
        </w:rPr>
      </w:pPr>
      <w:proofErr w:type="spellStart"/>
      <w:r w:rsidRPr="00043D1A">
        <w:rPr>
          <w:rFonts w:ascii="Times New Roman" w:hAnsi="Times New Roman" w:cs="Times New Roman"/>
          <w:b/>
        </w:rPr>
        <w:t>Cell</w:t>
      </w:r>
      <w:proofErr w:type="spellEnd"/>
      <w:r w:rsidRPr="00043D1A">
        <w:rPr>
          <w:rFonts w:ascii="Times New Roman" w:hAnsi="Times New Roman" w:cs="Times New Roman"/>
          <w:b/>
        </w:rPr>
        <w:t xml:space="preserve"> </w:t>
      </w:r>
      <w:proofErr w:type="spellStart"/>
      <w:r w:rsidRPr="00043D1A">
        <w:rPr>
          <w:rFonts w:ascii="Times New Roman" w:hAnsi="Times New Roman" w:cs="Times New Roman"/>
          <w:b/>
        </w:rPr>
        <w:t>cycle</w:t>
      </w:r>
      <w:proofErr w:type="spellEnd"/>
      <w:r w:rsidRPr="00043D1A">
        <w:rPr>
          <w:rFonts w:ascii="Times New Roman" w:hAnsi="Times New Roman" w:cs="Times New Roman"/>
          <w:b/>
        </w:rPr>
        <w:t xml:space="preserve"> </w:t>
      </w:r>
      <w:proofErr w:type="spellStart"/>
      <w:r w:rsidRPr="00043D1A">
        <w:rPr>
          <w:rFonts w:ascii="Times New Roman" w:hAnsi="Times New Roman" w:cs="Times New Roman"/>
          <w:b/>
        </w:rPr>
        <w:t>analysis</w:t>
      </w:r>
      <w:proofErr w:type="spellEnd"/>
    </w:p>
    <w:p w14:paraId="29B24C5F" w14:textId="77777777" w:rsidR="00043D1A" w:rsidRDefault="00043D1A" w:rsidP="00043D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proofErr w:type="spellStart"/>
      <w:r w:rsidRPr="00043D1A">
        <w:rPr>
          <w:rFonts w:ascii="Times New Roman" w:hAnsi="Times New Roman" w:cs="Times New Roman"/>
        </w:rPr>
        <w:t>HeLa</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re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ycl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inhibitor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bov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or</w:t>
      </w:r>
      <w:proofErr w:type="spellEnd"/>
      <w:r w:rsidRPr="00043D1A">
        <w:rPr>
          <w:rFonts w:ascii="Times New Roman" w:hAnsi="Times New Roman" w:cs="Times New Roman"/>
        </w:rPr>
        <w:t xml:space="preserve"> 24h. Cells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rypsiniz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pelle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n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ix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overnight</w:t>
      </w:r>
      <w:proofErr w:type="spellEnd"/>
      <w:r w:rsidRPr="00043D1A">
        <w:rPr>
          <w:rFonts w:ascii="Times New Roman" w:hAnsi="Times New Roman" w:cs="Times New Roman"/>
        </w:rPr>
        <w:t xml:space="preserve"> in </w:t>
      </w:r>
      <w:proofErr w:type="spellStart"/>
      <w:r w:rsidRPr="00043D1A">
        <w:rPr>
          <w:rFonts w:ascii="Times New Roman" w:hAnsi="Times New Roman" w:cs="Times New Roman"/>
        </w:rPr>
        <w:t>cold</w:t>
      </w:r>
      <w:proofErr w:type="spellEnd"/>
      <w:r w:rsidRPr="00043D1A">
        <w:rPr>
          <w:rFonts w:ascii="Times New Roman" w:hAnsi="Times New Roman" w:cs="Times New Roman"/>
        </w:rPr>
        <w:t xml:space="preserve"> 70% </w:t>
      </w:r>
      <w:proofErr w:type="spellStart"/>
      <w:r w:rsidRPr="00043D1A">
        <w:rPr>
          <w:rFonts w:ascii="Times New Roman" w:hAnsi="Times New Roman" w:cs="Times New Roman"/>
        </w:rPr>
        <w:t>ethanol</w:t>
      </w:r>
      <w:proofErr w:type="spellEnd"/>
      <w:r w:rsidRPr="00043D1A">
        <w:rPr>
          <w:rFonts w:ascii="Times New Roman" w:hAnsi="Times New Roman" w:cs="Times New Roman"/>
        </w:rPr>
        <w:t xml:space="preserve">. Cells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ash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hric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PBS, </w:t>
      </w:r>
      <w:proofErr w:type="spellStart"/>
      <w:r w:rsidRPr="00043D1A">
        <w:rPr>
          <w:rFonts w:ascii="Times New Roman" w:hAnsi="Times New Roman" w:cs="Times New Roman"/>
        </w:rPr>
        <w:t>tre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RNas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ocktail</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mbion</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incub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50µg/ml </w:t>
      </w:r>
      <w:proofErr w:type="spellStart"/>
      <w:r w:rsidRPr="00043D1A">
        <w:rPr>
          <w:rFonts w:ascii="Times New Roman" w:hAnsi="Times New Roman" w:cs="Times New Roman"/>
        </w:rPr>
        <w:t>propidium</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iodide</w:t>
      </w:r>
      <w:proofErr w:type="spellEnd"/>
      <w:r w:rsidRPr="00043D1A">
        <w:rPr>
          <w:rFonts w:ascii="Times New Roman" w:hAnsi="Times New Roman" w:cs="Times New Roman"/>
        </w:rPr>
        <w:t xml:space="preserve"> (Sigma) </w:t>
      </w:r>
      <w:proofErr w:type="spellStart"/>
      <w:r w:rsidRPr="00043D1A">
        <w:rPr>
          <w:rFonts w:ascii="Times New Roman" w:hAnsi="Times New Roman" w:cs="Times New Roman"/>
        </w:rPr>
        <w:t>for</w:t>
      </w:r>
      <w:proofErr w:type="spellEnd"/>
      <w:r w:rsidRPr="00043D1A">
        <w:rPr>
          <w:rFonts w:ascii="Times New Roman" w:hAnsi="Times New Roman" w:cs="Times New Roman"/>
        </w:rPr>
        <w:t xml:space="preserve"> 15min, </w:t>
      </w:r>
      <w:proofErr w:type="spellStart"/>
      <w:r w:rsidRPr="00043D1A">
        <w:rPr>
          <w:rFonts w:ascii="Times New Roman" w:hAnsi="Times New Roman" w:cs="Times New Roman"/>
        </w:rPr>
        <w:t>an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he</w:t>
      </w:r>
      <w:proofErr w:type="spellEnd"/>
      <w:r w:rsidRPr="00043D1A">
        <w:rPr>
          <w:rFonts w:ascii="Times New Roman" w:hAnsi="Times New Roman" w:cs="Times New Roman"/>
        </w:rPr>
        <w:t xml:space="preserve"> DNA </w:t>
      </w:r>
      <w:proofErr w:type="spellStart"/>
      <w:r w:rsidRPr="00043D1A">
        <w:rPr>
          <w:rFonts w:ascii="Times New Roman" w:hAnsi="Times New Roman" w:cs="Times New Roman"/>
        </w:rPr>
        <w:t>content</w:t>
      </w:r>
      <w:proofErr w:type="spellEnd"/>
      <w:r w:rsidRPr="00043D1A">
        <w:rPr>
          <w:rFonts w:ascii="Times New Roman" w:hAnsi="Times New Roman" w:cs="Times New Roman"/>
        </w:rPr>
        <w:t xml:space="preserve"> was </w:t>
      </w:r>
      <w:proofErr w:type="spellStart"/>
      <w:r w:rsidRPr="00043D1A">
        <w:rPr>
          <w:rFonts w:ascii="Times New Roman" w:hAnsi="Times New Roman" w:cs="Times New Roman"/>
        </w:rPr>
        <w:t>determined</w:t>
      </w:r>
      <w:proofErr w:type="spellEnd"/>
      <w:r w:rsidRPr="00043D1A">
        <w:rPr>
          <w:rFonts w:ascii="Times New Roman" w:hAnsi="Times New Roman" w:cs="Times New Roman"/>
        </w:rPr>
        <w:t xml:space="preserve"> after </w:t>
      </w:r>
      <w:proofErr w:type="spellStart"/>
      <w:r w:rsidRPr="00043D1A">
        <w:rPr>
          <w:rFonts w:ascii="Times New Roman" w:hAnsi="Times New Roman" w:cs="Times New Roman"/>
        </w:rPr>
        <w:t>flow</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ytometry</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nalysi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using</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lowJo</w:t>
      </w:r>
      <w:proofErr w:type="spellEnd"/>
      <w:r w:rsidRPr="00043D1A">
        <w:rPr>
          <w:rFonts w:ascii="Times New Roman" w:hAnsi="Times New Roman" w:cs="Times New Roman"/>
        </w:rPr>
        <w:t xml:space="preserve"> (v9.2). </w:t>
      </w:r>
    </w:p>
    <w:p w14:paraId="5DCBC166" w14:textId="77777777" w:rsidR="00043D1A" w:rsidRPr="00043D1A" w:rsidRDefault="00043D1A" w:rsidP="00043D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p>
    <w:p w14:paraId="64F1BA17" w14:textId="2070EFCA" w:rsidR="00043D1A" w:rsidRPr="00043D1A" w:rsidRDefault="00043D1A" w:rsidP="00043D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b/>
          <w:bCs/>
        </w:rPr>
      </w:pPr>
      <w:r w:rsidRPr="00043D1A">
        <w:rPr>
          <w:rFonts w:ascii="Times New Roman" w:hAnsi="Times New Roman" w:cs="Times New Roman"/>
          <w:b/>
          <w:bCs/>
        </w:rPr>
        <w:t xml:space="preserve">HPV16 </w:t>
      </w:r>
      <w:proofErr w:type="spellStart"/>
      <w:r w:rsidRPr="00043D1A">
        <w:rPr>
          <w:rFonts w:ascii="Times New Roman" w:hAnsi="Times New Roman" w:cs="Times New Roman"/>
          <w:b/>
          <w:bCs/>
        </w:rPr>
        <w:t>internalization</w:t>
      </w:r>
      <w:proofErr w:type="spellEnd"/>
      <w:r w:rsidRPr="00043D1A">
        <w:rPr>
          <w:rFonts w:ascii="Times New Roman" w:hAnsi="Times New Roman" w:cs="Times New Roman"/>
          <w:b/>
          <w:bCs/>
        </w:rPr>
        <w:t xml:space="preserve"> </w:t>
      </w:r>
      <w:proofErr w:type="spellStart"/>
      <w:r w:rsidRPr="00043D1A">
        <w:rPr>
          <w:rFonts w:ascii="Times New Roman" w:hAnsi="Times New Roman" w:cs="Times New Roman"/>
          <w:b/>
          <w:bCs/>
        </w:rPr>
        <w:t>assay</w:t>
      </w:r>
      <w:proofErr w:type="spellEnd"/>
    </w:p>
    <w:p w14:paraId="287CF68C" w14:textId="77777777" w:rsidR="00043D1A" w:rsidRDefault="00043D1A" w:rsidP="00043D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r w:rsidRPr="00043D1A">
        <w:rPr>
          <w:rFonts w:ascii="Times New Roman" w:hAnsi="Times New Roman" w:cs="Times New Roman"/>
        </w:rPr>
        <w:t>2.5x10</w:t>
      </w:r>
      <w:r w:rsidRPr="00043D1A">
        <w:rPr>
          <w:rFonts w:ascii="Times New Roman" w:hAnsi="Times New Roman" w:cs="Times New Roman"/>
          <w:vertAlign w:val="superscript"/>
        </w:rPr>
        <w:t>5</w:t>
      </w:r>
      <w:r w:rsidRPr="00043D1A">
        <w:rPr>
          <w:rFonts w:ascii="Times New Roman" w:hAnsi="Times New Roman" w:cs="Times New Roman"/>
        </w:rPr>
        <w:t xml:space="preserve"> </w:t>
      </w:r>
      <w:proofErr w:type="spellStart"/>
      <w:r w:rsidRPr="00043D1A">
        <w:rPr>
          <w:rFonts w:ascii="Times New Roman" w:hAnsi="Times New Roman" w:cs="Times New Roman"/>
        </w:rPr>
        <w:t>HeLa</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re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or</w:t>
      </w:r>
      <w:proofErr w:type="spellEnd"/>
      <w:r w:rsidRPr="00043D1A">
        <w:rPr>
          <w:rFonts w:ascii="Times New Roman" w:hAnsi="Times New Roman" w:cs="Times New Roman"/>
        </w:rPr>
        <w:t xml:space="preserve"> 16h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phidicolin</w:t>
      </w:r>
      <w:proofErr w:type="spellEnd"/>
      <w:r w:rsidRPr="00043D1A">
        <w:rPr>
          <w:rFonts w:ascii="Times New Roman" w:hAnsi="Times New Roman" w:cs="Times New Roman"/>
        </w:rPr>
        <w:t xml:space="preserve">, after </w:t>
      </w:r>
      <w:proofErr w:type="spellStart"/>
      <w:r w:rsidRPr="00043D1A">
        <w:rPr>
          <w:rFonts w:ascii="Times New Roman" w:hAnsi="Times New Roman" w:cs="Times New Roman"/>
        </w:rPr>
        <w:t>which</w:t>
      </w:r>
      <w:proofErr w:type="spellEnd"/>
      <w:r w:rsidRPr="00043D1A">
        <w:rPr>
          <w:rFonts w:ascii="Times New Roman" w:hAnsi="Times New Roman" w:cs="Times New Roman"/>
        </w:rPr>
        <w:t xml:space="preserve"> AF488-HPV16 </w:t>
      </w:r>
      <w:proofErr w:type="spellStart"/>
      <w:r w:rsidRPr="00043D1A">
        <w:rPr>
          <w:rFonts w:ascii="Times New Roman" w:hAnsi="Times New Roman" w:cs="Times New Roman"/>
        </w:rPr>
        <w:t>PsV</w:t>
      </w:r>
      <w:proofErr w:type="spellEnd"/>
      <w:r w:rsidRPr="00043D1A">
        <w:rPr>
          <w:rFonts w:ascii="Times New Roman" w:hAnsi="Times New Roman" w:cs="Times New Roman"/>
        </w:rPr>
        <w:t xml:space="preserve"> (100 </w:t>
      </w:r>
      <w:proofErr w:type="spellStart"/>
      <w:r w:rsidRPr="00043D1A">
        <w:rPr>
          <w:rFonts w:ascii="Times New Roman" w:hAnsi="Times New Roman" w:cs="Times New Roman"/>
        </w:rPr>
        <w:t>vge</w:t>
      </w:r>
      <w:proofErr w:type="spellEnd"/>
      <w:r w:rsidRPr="00043D1A">
        <w:rPr>
          <w:rFonts w:ascii="Times New Roman" w:hAnsi="Times New Roman" w:cs="Times New Roman"/>
        </w:rPr>
        <w:t>/</w:t>
      </w:r>
      <w:proofErr w:type="spellStart"/>
      <w:r w:rsidRPr="00043D1A">
        <w:rPr>
          <w:rFonts w:ascii="Times New Roman" w:hAnsi="Times New Roman" w:cs="Times New Roman"/>
        </w:rPr>
        <w:t>cell</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llow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o</w:t>
      </w:r>
      <w:proofErr w:type="spellEnd"/>
      <w:r w:rsidRPr="00043D1A">
        <w:rPr>
          <w:rFonts w:ascii="Times New Roman" w:hAnsi="Times New Roman" w:cs="Times New Roman"/>
        </w:rPr>
        <w:t xml:space="preserve"> bind </w:t>
      </w:r>
      <w:proofErr w:type="spellStart"/>
      <w:r w:rsidRPr="00043D1A">
        <w:rPr>
          <w:rFonts w:ascii="Times New Roman" w:hAnsi="Times New Roman" w:cs="Times New Roman"/>
        </w:rPr>
        <w:t>for</w:t>
      </w:r>
      <w:proofErr w:type="spellEnd"/>
      <w:r w:rsidRPr="00043D1A">
        <w:rPr>
          <w:rFonts w:ascii="Times New Roman" w:hAnsi="Times New Roman" w:cs="Times New Roman"/>
        </w:rPr>
        <w:t xml:space="preserve"> 1 h, </w:t>
      </w:r>
      <w:proofErr w:type="spellStart"/>
      <w:r w:rsidRPr="00043D1A">
        <w:rPr>
          <w:rFonts w:ascii="Times New Roman" w:hAnsi="Times New Roman" w:cs="Times New Roman"/>
        </w:rPr>
        <w:t>th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inoculum</w:t>
      </w:r>
      <w:proofErr w:type="spellEnd"/>
      <w:r w:rsidRPr="00043D1A">
        <w:rPr>
          <w:rFonts w:ascii="Times New Roman" w:hAnsi="Times New Roman" w:cs="Times New Roman"/>
        </w:rPr>
        <w:t xml:space="preserve"> was </w:t>
      </w:r>
      <w:proofErr w:type="spellStart"/>
      <w:r w:rsidRPr="00043D1A">
        <w:rPr>
          <w:rFonts w:ascii="Times New Roman" w:hAnsi="Times New Roman" w:cs="Times New Roman"/>
        </w:rPr>
        <w:t>remov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n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internalization</w:t>
      </w:r>
      <w:proofErr w:type="spellEnd"/>
      <w:r w:rsidRPr="00043D1A">
        <w:rPr>
          <w:rFonts w:ascii="Times New Roman" w:hAnsi="Times New Roman" w:cs="Times New Roman"/>
        </w:rPr>
        <w:t xml:space="preserve"> was </w:t>
      </w:r>
      <w:proofErr w:type="spellStart"/>
      <w:r w:rsidRPr="00043D1A">
        <w:rPr>
          <w:rFonts w:ascii="Times New Roman" w:hAnsi="Times New Roman" w:cs="Times New Roman"/>
        </w:rPr>
        <w:t>analyz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t</w:t>
      </w:r>
      <w:proofErr w:type="spellEnd"/>
      <w:r w:rsidRPr="00043D1A">
        <w:rPr>
          <w:rFonts w:ascii="Times New Roman" w:hAnsi="Times New Roman" w:cs="Times New Roman"/>
        </w:rPr>
        <w:t xml:space="preserve"> 6h </w:t>
      </w:r>
      <w:proofErr w:type="spellStart"/>
      <w:r w:rsidRPr="00043D1A">
        <w:rPr>
          <w:rFonts w:ascii="Times New Roman" w:hAnsi="Times New Roman" w:cs="Times New Roman"/>
        </w:rPr>
        <w:t>p.i</w:t>
      </w:r>
      <w:proofErr w:type="spellEnd"/>
      <w:r w:rsidRPr="00043D1A">
        <w:rPr>
          <w:rFonts w:ascii="Times New Roman" w:hAnsi="Times New Roman" w:cs="Times New Roman"/>
        </w:rPr>
        <w:t xml:space="preserve">. in </w:t>
      </w:r>
      <w:proofErr w:type="spellStart"/>
      <w:r w:rsidRPr="00043D1A">
        <w:rPr>
          <w:rFonts w:ascii="Times New Roman" w:hAnsi="Times New Roman" w:cs="Times New Roman"/>
        </w:rPr>
        <w:t>th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presenc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or</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bsenc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of</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phidicolin</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o</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determin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he</w:t>
      </w:r>
      <w:proofErr w:type="spellEnd"/>
      <w:r w:rsidRPr="00043D1A">
        <w:rPr>
          <w:rFonts w:ascii="Times New Roman" w:hAnsi="Times New Roman" w:cs="Times New Roman"/>
        </w:rPr>
        <w:t xml:space="preserve"> total </w:t>
      </w:r>
      <w:proofErr w:type="spellStart"/>
      <w:r w:rsidRPr="00043D1A">
        <w:rPr>
          <w:rFonts w:ascii="Times New Roman" w:hAnsi="Times New Roman" w:cs="Times New Roman"/>
        </w:rPr>
        <w:t>amount</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of</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associ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viru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detach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non-</w:t>
      </w:r>
      <w:proofErr w:type="spellStart"/>
      <w:r w:rsidRPr="00043D1A">
        <w:rPr>
          <w:rFonts w:ascii="Times New Roman" w:hAnsi="Times New Roman" w:cs="Times New Roman"/>
        </w:rPr>
        <w:t>enzymatic</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dissociation</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solution</w:t>
      </w:r>
      <w:proofErr w:type="spellEnd"/>
      <w:r w:rsidRPr="00043D1A">
        <w:rPr>
          <w:rFonts w:ascii="Times New Roman" w:hAnsi="Times New Roman" w:cs="Times New Roman"/>
        </w:rPr>
        <w:t xml:space="preserve"> (Sigma), </w:t>
      </w:r>
      <w:proofErr w:type="spellStart"/>
      <w:r w:rsidRPr="00043D1A">
        <w:rPr>
          <w:rFonts w:ascii="Times New Roman" w:hAnsi="Times New Roman" w:cs="Times New Roman"/>
        </w:rPr>
        <w:t>wherea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or</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internaliz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viru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s</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tre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0.25% Trypsin/EDTA (</w:t>
      </w:r>
      <w:proofErr w:type="spellStart"/>
      <w:r w:rsidRPr="00043D1A">
        <w:rPr>
          <w:rFonts w:ascii="Times New Roman" w:hAnsi="Times New Roman" w:cs="Times New Roman"/>
        </w:rPr>
        <w:t>Gibco</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supplemen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50 µg/ml </w:t>
      </w:r>
      <w:proofErr w:type="spellStart"/>
      <w:r w:rsidRPr="00043D1A">
        <w:rPr>
          <w:rFonts w:ascii="Times New Roman" w:hAnsi="Times New Roman" w:cs="Times New Roman"/>
        </w:rPr>
        <w:lastRenderedPageBreak/>
        <w:t>Proteinase</w:t>
      </w:r>
      <w:proofErr w:type="spellEnd"/>
      <w:r w:rsidRPr="00043D1A">
        <w:rPr>
          <w:rFonts w:ascii="Times New Roman" w:hAnsi="Times New Roman" w:cs="Times New Roman"/>
        </w:rPr>
        <w:t xml:space="preserve"> K (Roche) </w:t>
      </w:r>
      <w:proofErr w:type="spellStart"/>
      <w:r w:rsidRPr="00043D1A">
        <w:rPr>
          <w:rFonts w:ascii="Times New Roman" w:hAnsi="Times New Roman" w:cs="Times New Roman"/>
        </w:rPr>
        <w:t>effectively</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removing</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surface-boun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virus</w:t>
      </w:r>
      <w:proofErr w:type="spellEnd"/>
      <w:r w:rsidRPr="00043D1A">
        <w:rPr>
          <w:rFonts w:ascii="Times New Roman" w:hAnsi="Times New Roman" w:cs="Times New Roman"/>
        </w:rPr>
        <w:t xml:space="preserve">. Cells </w:t>
      </w:r>
      <w:proofErr w:type="spellStart"/>
      <w:r w:rsidRPr="00043D1A">
        <w:rPr>
          <w:rFonts w:ascii="Times New Roman" w:hAnsi="Times New Roman" w:cs="Times New Roman"/>
        </w:rPr>
        <w:t>were</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ix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with</w:t>
      </w:r>
      <w:proofErr w:type="spellEnd"/>
      <w:r w:rsidRPr="00043D1A">
        <w:rPr>
          <w:rFonts w:ascii="Times New Roman" w:hAnsi="Times New Roman" w:cs="Times New Roman"/>
        </w:rPr>
        <w:t xml:space="preserve"> 4% PFA </w:t>
      </w:r>
      <w:proofErr w:type="spellStart"/>
      <w:r w:rsidRPr="00043D1A">
        <w:rPr>
          <w:rFonts w:ascii="Times New Roman" w:hAnsi="Times New Roman" w:cs="Times New Roman"/>
        </w:rPr>
        <w:t>an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ell-associat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luorescence</w:t>
      </w:r>
      <w:proofErr w:type="spellEnd"/>
      <w:r w:rsidRPr="00043D1A">
        <w:rPr>
          <w:rFonts w:ascii="Times New Roman" w:hAnsi="Times New Roman" w:cs="Times New Roman"/>
        </w:rPr>
        <w:t xml:space="preserve"> was </w:t>
      </w:r>
      <w:proofErr w:type="spellStart"/>
      <w:r w:rsidRPr="00043D1A">
        <w:rPr>
          <w:rFonts w:ascii="Times New Roman" w:hAnsi="Times New Roman" w:cs="Times New Roman"/>
        </w:rPr>
        <w:t>measured</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by</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flow</w:t>
      </w:r>
      <w:proofErr w:type="spellEnd"/>
      <w:r w:rsidRPr="00043D1A">
        <w:rPr>
          <w:rFonts w:ascii="Times New Roman" w:hAnsi="Times New Roman" w:cs="Times New Roman"/>
        </w:rPr>
        <w:t xml:space="preserve"> </w:t>
      </w:r>
      <w:proofErr w:type="spellStart"/>
      <w:r w:rsidRPr="00043D1A">
        <w:rPr>
          <w:rFonts w:ascii="Times New Roman" w:hAnsi="Times New Roman" w:cs="Times New Roman"/>
        </w:rPr>
        <w:t>cytometry</w:t>
      </w:r>
      <w:proofErr w:type="spellEnd"/>
      <w:r w:rsidRPr="00043D1A">
        <w:rPr>
          <w:rFonts w:ascii="Times New Roman" w:hAnsi="Times New Roman" w:cs="Times New Roman"/>
        </w:rPr>
        <w:t xml:space="preserve">. </w:t>
      </w:r>
    </w:p>
    <w:p w14:paraId="6CC74DE7" w14:textId="77777777" w:rsidR="00043D1A" w:rsidRPr="00043D1A" w:rsidRDefault="00043D1A" w:rsidP="00043D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p>
    <w:p w14:paraId="34D050DF" w14:textId="0BB7ACE8" w:rsidR="00043D1A" w:rsidRPr="00043D1A" w:rsidRDefault="00043D1A" w:rsidP="00043D1A">
      <w:pPr>
        <w:spacing w:line="360" w:lineRule="auto"/>
        <w:rPr>
          <w:rFonts w:ascii="Times New Roman" w:hAnsi="Times New Roman" w:cs="Times New Roman"/>
          <w:b/>
          <w:lang w:val="en-GB"/>
        </w:rPr>
      </w:pPr>
      <w:r w:rsidRPr="00043D1A">
        <w:rPr>
          <w:rFonts w:ascii="Times New Roman" w:hAnsi="Times New Roman" w:cs="Times New Roman"/>
          <w:b/>
          <w:lang w:val="en-GB"/>
        </w:rPr>
        <w:t>IBB-GFP nuclear import assay</w:t>
      </w:r>
    </w:p>
    <w:p w14:paraId="2B58FEC8" w14:textId="1893DEAD" w:rsidR="00CB299C" w:rsidRPr="00043D1A" w:rsidRDefault="00043D1A" w:rsidP="00043D1A">
      <w:pPr>
        <w:spacing w:line="360" w:lineRule="auto"/>
        <w:rPr>
          <w:rFonts w:ascii="Times New Roman" w:hAnsi="Times New Roman" w:cs="Times New Roman"/>
          <w:lang w:val="en-GB"/>
        </w:rPr>
      </w:pPr>
      <w:r w:rsidRPr="00043D1A">
        <w:rPr>
          <w:rFonts w:ascii="Times New Roman" w:hAnsi="Times New Roman" w:cs="Times New Roman"/>
          <w:lang w:val="en-GB"/>
        </w:rPr>
        <w:t>10</w:t>
      </w:r>
      <w:r w:rsidRPr="00043D1A">
        <w:rPr>
          <w:rFonts w:ascii="Times New Roman" w:hAnsi="Times New Roman" w:cs="Times New Roman"/>
          <w:vertAlign w:val="superscript"/>
          <w:lang w:val="en-GB"/>
        </w:rPr>
        <w:t>5</w:t>
      </w:r>
      <w:r w:rsidRPr="00043D1A">
        <w:rPr>
          <w:rFonts w:ascii="Times New Roman" w:hAnsi="Times New Roman" w:cs="Times New Roman"/>
          <w:lang w:val="en-GB"/>
        </w:rPr>
        <w:t xml:space="preserve"> </w:t>
      </w:r>
      <w:proofErr w:type="spellStart"/>
      <w:r w:rsidRPr="00043D1A">
        <w:rPr>
          <w:rFonts w:ascii="Times New Roman" w:hAnsi="Times New Roman" w:cs="Times New Roman"/>
          <w:lang w:val="en-GB"/>
        </w:rPr>
        <w:t>HeLa</w:t>
      </w:r>
      <w:proofErr w:type="spellEnd"/>
      <w:r w:rsidRPr="00043D1A">
        <w:rPr>
          <w:rFonts w:ascii="Times New Roman" w:hAnsi="Times New Roman" w:cs="Times New Roman"/>
          <w:lang w:val="en-GB"/>
        </w:rPr>
        <w:t xml:space="preserve"> IBB-GFP cells were seeded on glass cover slips, treated with 15µM </w:t>
      </w:r>
      <w:proofErr w:type="spellStart"/>
      <w:r w:rsidRPr="00043D1A">
        <w:rPr>
          <w:rFonts w:ascii="Times New Roman" w:hAnsi="Times New Roman" w:cs="Times New Roman"/>
          <w:lang w:val="en-GB"/>
        </w:rPr>
        <w:t>aphidicolin</w:t>
      </w:r>
      <w:proofErr w:type="spellEnd"/>
      <w:r w:rsidRPr="00043D1A">
        <w:rPr>
          <w:rFonts w:ascii="Times New Roman" w:hAnsi="Times New Roman" w:cs="Times New Roman"/>
          <w:lang w:val="en-GB"/>
        </w:rPr>
        <w:t xml:space="preserve"> and 10µg/ml </w:t>
      </w:r>
      <w:proofErr w:type="spellStart"/>
      <w:r w:rsidRPr="00043D1A">
        <w:rPr>
          <w:rFonts w:ascii="Times New Roman" w:hAnsi="Times New Roman" w:cs="Times New Roman"/>
          <w:lang w:val="en-GB"/>
        </w:rPr>
        <w:t>cycloheximide</w:t>
      </w:r>
      <w:proofErr w:type="spellEnd"/>
      <w:r w:rsidRPr="00043D1A">
        <w:rPr>
          <w:rFonts w:ascii="Times New Roman" w:hAnsi="Times New Roman" w:cs="Times New Roman"/>
          <w:lang w:val="en-GB"/>
        </w:rPr>
        <w:t xml:space="preserve"> to reduce the IBB-GFP signal for 18h, after which </w:t>
      </w:r>
      <w:proofErr w:type="spellStart"/>
      <w:r w:rsidRPr="00043D1A">
        <w:rPr>
          <w:rFonts w:ascii="Times New Roman" w:hAnsi="Times New Roman" w:cs="Times New Roman"/>
          <w:lang w:val="en-GB"/>
        </w:rPr>
        <w:t>cycloheximide</w:t>
      </w:r>
      <w:proofErr w:type="spellEnd"/>
      <w:r w:rsidRPr="00043D1A">
        <w:rPr>
          <w:rFonts w:ascii="Times New Roman" w:hAnsi="Times New Roman" w:cs="Times New Roman"/>
          <w:lang w:val="en-GB"/>
        </w:rPr>
        <w:t xml:space="preserve"> or both inhibitors were washed out. Cells were fixed in 4% PFA 10h after washout, and nuclei were stained with Hoechst. Microscopic images were acquired with a Hamamatsu EM-CCD digital camera connected to an Olympus IX70 inverted microscope using a 20x objective and </w:t>
      </w:r>
      <w:proofErr w:type="spellStart"/>
      <w:r w:rsidRPr="00043D1A">
        <w:rPr>
          <w:rFonts w:ascii="Times New Roman" w:hAnsi="Times New Roman" w:cs="Times New Roman"/>
          <w:lang w:val="en-GB"/>
        </w:rPr>
        <w:t>monochromator</w:t>
      </w:r>
      <w:proofErr w:type="spellEnd"/>
      <w:r w:rsidRPr="00043D1A">
        <w:rPr>
          <w:rFonts w:ascii="Times New Roman" w:hAnsi="Times New Roman" w:cs="Times New Roman"/>
          <w:lang w:val="en-GB"/>
        </w:rPr>
        <w:t xml:space="preserve"> (Till Photonics) excitation. </w:t>
      </w:r>
    </w:p>
    <w:p w14:paraId="1032F9C7" w14:textId="77777777" w:rsidR="00995460" w:rsidRPr="00043D1A" w:rsidRDefault="00995460" w:rsidP="00043D1A">
      <w:pPr>
        <w:spacing w:line="360" w:lineRule="auto"/>
        <w:rPr>
          <w:rFonts w:ascii="Times New Roman" w:hAnsi="Times New Roman" w:cs="Times New Roman"/>
        </w:rPr>
      </w:pPr>
    </w:p>
    <w:p w14:paraId="2065DF8C" w14:textId="778C31A4" w:rsidR="00C8025E" w:rsidRPr="00043D1A" w:rsidRDefault="00352BE3" w:rsidP="00043D1A">
      <w:pPr>
        <w:spacing w:line="360" w:lineRule="auto"/>
        <w:rPr>
          <w:rFonts w:ascii="Times New Roman" w:hAnsi="Times New Roman" w:cs="Times New Roman"/>
          <w:b/>
        </w:rPr>
      </w:pPr>
      <w:proofErr w:type="spellStart"/>
      <w:r w:rsidRPr="00043D1A">
        <w:rPr>
          <w:rFonts w:ascii="Times New Roman" w:hAnsi="Times New Roman" w:cs="Times New Roman"/>
          <w:b/>
        </w:rPr>
        <w:t>Supplemental</w:t>
      </w:r>
      <w:proofErr w:type="spellEnd"/>
      <w:r w:rsidRPr="00043D1A">
        <w:rPr>
          <w:rFonts w:ascii="Times New Roman" w:hAnsi="Times New Roman" w:cs="Times New Roman"/>
          <w:b/>
        </w:rPr>
        <w:t xml:space="preserve"> </w:t>
      </w:r>
      <w:proofErr w:type="spellStart"/>
      <w:r w:rsidRPr="00043D1A">
        <w:rPr>
          <w:rFonts w:ascii="Times New Roman" w:hAnsi="Times New Roman" w:cs="Times New Roman"/>
          <w:b/>
        </w:rPr>
        <w:t>references</w:t>
      </w:r>
      <w:proofErr w:type="spellEnd"/>
    </w:p>
    <w:p w14:paraId="7E4A3095" w14:textId="77777777" w:rsidR="00C8025E" w:rsidRPr="00043D1A" w:rsidRDefault="00C8025E" w:rsidP="00043D1A">
      <w:pPr>
        <w:spacing w:line="360" w:lineRule="auto"/>
        <w:rPr>
          <w:rFonts w:ascii="Times New Roman" w:hAnsi="Times New Roman" w:cs="Times New Roman"/>
        </w:rPr>
      </w:pPr>
    </w:p>
    <w:p w14:paraId="5F5708BD" w14:textId="77777777" w:rsidR="00866896" w:rsidRPr="00866896" w:rsidRDefault="00C8025E" w:rsidP="00866896">
      <w:pPr>
        <w:ind w:left="720" w:hanging="720"/>
        <w:rPr>
          <w:rFonts w:ascii="Cambria" w:hAnsi="Cambria" w:cs="Times New Roman"/>
          <w:noProof/>
          <w:szCs w:val="20"/>
        </w:rPr>
      </w:pPr>
      <w:r w:rsidRPr="00043D1A">
        <w:rPr>
          <w:rFonts w:ascii="Times New Roman" w:hAnsi="Times New Roman" w:cs="Times New Roman"/>
          <w:sz w:val="20"/>
          <w:szCs w:val="20"/>
        </w:rPr>
        <w:fldChar w:fldCharType="begin"/>
      </w:r>
      <w:r w:rsidRPr="00043D1A">
        <w:rPr>
          <w:rFonts w:ascii="Times New Roman" w:hAnsi="Times New Roman" w:cs="Times New Roman"/>
          <w:sz w:val="20"/>
          <w:szCs w:val="20"/>
        </w:rPr>
        <w:instrText xml:space="preserve"> ADDIN EN.REFLIST </w:instrText>
      </w:r>
      <w:r w:rsidRPr="00043D1A">
        <w:rPr>
          <w:rFonts w:ascii="Times New Roman" w:hAnsi="Times New Roman" w:cs="Times New Roman"/>
          <w:sz w:val="20"/>
          <w:szCs w:val="20"/>
        </w:rPr>
        <w:fldChar w:fldCharType="separate"/>
      </w:r>
      <w:bookmarkStart w:id="5" w:name="_ENREF_1"/>
      <w:r w:rsidR="00866896" w:rsidRPr="00866896">
        <w:rPr>
          <w:rFonts w:ascii="Cambria" w:hAnsi="Cambria" w:cs="Times New Roman"/>
          <w:noProof/>
          <w:szCs w:val="20"/>
        </w:rPr>
        <w:t>1. Snijder B, Sacher R, Ramo P, Damm EM, Liberali P, et al. (2009) Population context determines cell-to-cell variability in endocytosis and virus infection. Nature 461: 520-523.</w:t>
      </w:r>
      <w:bookmarkEnd w:id="5"/>
    </w:p>
    <w:p w14:paraId="446F0BAC" w14:textId="77777777" w:rsidR="00866896" w:rsidRPr="00866896" w:rsidRDefault="00866896" w:rsidP="00866896">
      <w:pPr>
        <w:ind w:left="720" w:hanging="720"/>
        <w:rPr>
          <w:rFonts w:ascii="Cambria" w:hAnsi="Cambria" w:cs="Times New Roman"/>
          <w:noProof/>
          <w:szCs w:val="20"/>
        </w:rPr>
      </w:pPr>
      <w:bookmarkStart w:id="6" w:name="_ENREF_2"/>
      <w:r w:rsidRPr="00866896">
        <w:rPr>
          <w:rFonts w:ascii="Cambria" w:hAnsi="Cambria" w:cs="Times New Roman"/>
          <w:noProof/>
          <w:szCs w:val="20"/>
        </w:rPr>
        <w:t>2. Carpenter AE, Jones TR, Lamprecht MR, Clarke C, Kang IH, et al. (2006) CellProfiler: image analysis software for identifying and quantifying cell phenotypes. Genome Biol 7: R100.</w:t>
      </w:r>
      <w:bookmarkEnd w:id="6"/>
    </w:p>
    <w:p w14:paraId="63212E78" w14:textId="77777777" w:rsidR="00866896" w:rsidRPr="00866896" w:rsidRDefault="00866896" w:rsidP="00866896">
      <w:pPr>
        <w:ind w:left="720" w:hanging="720"/>
        <w:rPr>
          <w:rFonts w:ascii="Cambria" w:hAnsi="Cambria" w:cs="Times New Roman"/>
          <w:noProof/>
          <w:szCs w:val="20"/>
        </w:rPr>
      </w:pPr>
      <w:bookmarkStart w:id="7" w:name="_ENREF_3"/>
      <w:r w:rsidRPr="00866896">
        <w:rPr>
          <w:rFonts w:ascii="Cambria" w:hAnsi="Cambria" w:cs="Times New Roman"/>
          <w:noProof/>
          <w:szCs w:val="20"/>
        </w:rPr>
        <w:t>3. Ramo P, Sacher R, Snijder B, Begemann B, Pelkmans L (2009) CellClassifier: supervised learning of cellular phenotypes. Bioinformatics 25: 3028-3030.</w:t>
      </w:r>
      <w:bookmarkEnd w:id="7"/>
    </w:p>
    <w:p w14:paraId="33671FA8" w14:textId="77777777" w:rsidR="00866896" w:rsidRPr="00866896" w:rsidRDefault="00866896" w:rsidP="00866896">
      <w:pPr>
        <w:ind w:left="720" w:hanging="720"/>
        <w:rPr>
          <w:rFonts w:ascii="Cambria" w:hAnsi="Cambria" w:cs="Times New Roman"/>
          <w:noProof/>
          <w:szCs w:val="20"/>
        </w:rPr>
      </w:pPr>
      <w:bookmarkStart w:id="8" w:name="_ENREF_4"/>
      <w:r w:rsidRPr="00866896">
        <w:rPr>
          <w:rFonts w:ascii="Cambria" w:hAnsi="Cambria" w:cs="Times New Roman"/>
          <w:noProof/>
          <w:szCs w:val="20"/>
        </w:rPr>
        <w:t>4. Snijder B, Sacher R, Ramo P, Liberali P, Mench K, et al. (2012) Single-cell analysis of population context advances RNAi screening at multiple levels. Mol Syst Biol 8: 579.</w:t>
      </w:r>
      <w:bookmarkEnd w:id="8"/>
    </w:p>
    <w:p w14:paraId="28ADCAD0" w14:textId="77777777" w:rsidR="00866896" w:rsidRPr="00866896" w:rsidRDefault="00866896" w:rsidP="00866896">
      <w:pPr>
        <w:ind w:left="720" w:hanging="720"/>
        <w:rPr>
          <w:rFonts w:ascii="Cambria" w:hAnsi="Cambria" w:cs="Times New Roman"/>
          <w:noProof/>
          <w:szCs w:val="20"/>
        </w:rPr>
      </w:pPr>
      <w:bookmarkStart w:id="9" w:name="_ENREF_5"/>
      <w:r w:rsidRPr="00866896">
        <w:rPr>
          <w:rFonts w:ascii="Cambria" w:hAnsi="Cambria" w:cs="Times New Roman"/>
          <w:noProof/>
          <w:szCs w:val="20"/>
        </w:rPr>
        <w:t>5. Engel S, Heger T, Mancini R, Herzog F, Kartenbeck J, et al. (2011) Role of endosomes in simian virus 40 entry and infection. J Virol 85: 4198-4211.</w:t>
      </w:r>
      <w:bookmarkEnd w:id="9"/>
    </w:p>
    <w:p w14:paraId="51D208FC" w14:textId="77777777" w:rsidR="00866896" w:rsidRPr="00866896" w:rsidRDefault="00866896" w:rsidP="00866896">
      <w:pPr>
        <w:ind w:left="720" w:hanging="720"/>
        <w:rPr>
          <w:rFonts w:ascii="Cambria" w:hAnsi="Cambria" w:cs="Times New Roman"/>
          <w:noProof/>
          <w:szCs w:val="20"/>
        </w:rPr>
      </w:pPr>
      <w:bookmarkStart w:id="10" w:name="_ENREF_6"/>
      <w:r w:rsidRPr="00866896">
        <w:rPr>
          <w:rFonts w:ascii="Cambria" w:hAnsi="Cambria" w:cs="Times New Roman"/>
          <w:noProof/>
          <w:szCs w:val="20"/>
        </w:rPr>
        <w:t>6. Mercer J, Snijder B, Sacher R, Burkard C, Bleck CK, et al. (2012) RNAi screening reveals proteasome- and Cullin3-dependent stages in vaccinia virus infection. Cell Rep 2: 1036-1047.</w:t>
      </w:r>
      <w:bookmarkEnd w:id="10"/>
    </w:p>
    <w:p w14:paraId="3F21E91A" w14:textId="7403D367" w:rsidR="00866896" w:rsidRDefault="00866896" w:rsidP="00866896">
      <w:pPr>
        <w:rPr>
          <w:rFonts w:ascii="Cambria" w:hAnsi="Cambria" w:cs="Times New Roman"/>
          <w:noProof/>
          <w:szCs w:val="20"/>
        </w:rPr>
      </w:pPr>
    </w:p>
    <w:p w14:paraId="0EA506D6" w14:textId="1B1CE8F6" w:rsidR="0039043F" w:rsidRPr="00043D1A" w:rsidRDefault="00C8025E" w:rsidP="00043D1A">
      <w:pPr>
        <w:spacing w:line="360" w:lineRule="auto"/>
        <w:rPr>
          <w:rFonts w:ascii="Times New Roman" w:hAnsi="Times New Roman" w:cs="Times New Roman"/>
          <w:sz w:val="20"/>
          <w:szCs w:val="20"/>
        </w:rPr>
      </w:pPr>
      <w:r w:rsidRPr="00043D1A">
        <w:rPr>
          <w:rFonts w:ascii="Times New Roman" w:hAnsi="Times New Roman" w:cs="Times New Roman"/>
          <w:sz w:val="20"/>
          <w:szCs w:val="20"/>
        </w:rPr>
        <w:fldChar w:fldCharType="end"/>
      </w:r>
    </w:p>
    <w:sectPr w:rsidR="0039043F" w:rsidRPr="00043D1A" w:rsidSect="00CB299C">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3D7C6F"/>
    <w:multiLevelType w:val="hybridMultilevel"/>
    <w:tmpl w:val="061491C8"/>
    <w:lvl w:ilvl="0" w:tplc="BCC2E488">
      <w:start w:val="1"/>
      <w:numFmt w:val="upperLetter"/>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abstractNum w:abstractNumId="1">
    <w:nsid w:val="4B886640"/>
    <w:multiLevelType w:val="hybridMultilevel"/>
    <w:tmpl w:val="C1B038E8"/>
    <w:lvl w:ilvl="0" w:tplc="BCC2E488">
      <w:start w:val="1"/>
      <w:numFmt w:val="upperLetter"/>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25pzft4r5rawe5dftx59pxpe5rpdws2f9z&quot;&gt;Mario&amp;apos;s Library&lt;record-ids&gt;&lt;item&gt;354&lt;/item&gt;&lt;item&gt;865&lt;/item&gt;&lt;item&gt;928&lt;/item&gt;&lt;item&gt;1002&lt;/item&gt;&lt;item&gt;1287&lt;/item&gt;&lt;item&gt;1309&lt;/item&gt;&lt;/record-ids&gt;&lt;/item&gt;&lt;/Libraries&gt;"/>
  </w:docVars>
  <w:rsids>
    <w:rsidRoot w:val="001F0A39"/>
    <w:rsid w:val="00043D1A"/>
    <w:rsid w:val="000946D0"/>
    <w:rsid w:val="001F0A39"/>
    <w:rsid w:val="0025694D"/>
    <w:rsid w:val="002C10AF"/>
    <w:rsid w:val="00352BE3"/>
    <w:rsid w:val="0039043F"/>
    <w:rsid w:val="003A6E53"/>
    <w:rsid w:val="0051495A"/>
    <w:rsid w:val="00655953"/>
    <w:rsid w:val="00766148"/>
    <w:rsid w:val="00786F67"/>
    <w:rsid w:val="00794957"/>
    <w:rsid w:val="007B3C92"/>
    <w:rsid w:val="00866896"/>
    <w:rsid w:val="008906DB"/>
    <w:rsid w:val="008E14C1"/>
    <w:rsid w:val="00995460"/>
    <w:rsid w:val="00A059EF"/>
    <w:rsid w:val="00AE1958"/>
    <w:rsid w:val="00B4412A"/>
    <w:rsid w:val="00C4507B"/>
    <w:rsid w:val="00C70465"/>
    <w:rsid w:val="00C8025E"/>
    <w:rsid w:val="00C81A27"/>
    <w:rsid w:val="00CB299C"/>
    <w:rsid w:val="00D20586"/>
    <w:rsid w:val="00D31C96"/>
    <w:rsid w:val="00E36ACE"/>
    <w:rsid w:val="00F36727"/>
    <w:rsid w:val="00F62A5E"/>
    <w:rsid w:val="00F9248B"/>
    <w:rsid w:val="00FD2613"/>
    <w:rsid w:val="00FF567E"/>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2F2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95460"/>
    <w:rPr>
      <w:lang w:eastAsia="en-US"/>
    </w:rPr>
  </w:style>
  <w:style w:type="paragraph" w:styleId="berschrift2">
    <w:name w:val="heading 2"/>
    <w:basedOn w:val="Standard"/>
    <w:next w:val="Standard"/>
    <w:link w:val="berschrift2Zeichen"/>
    <w:uiPriority w:val="9"/>
    <w:unhideWhenUsed/>
    <w:qFormat/>
    <w:rsid w:val="00995460"/>
    <w:pPr>
      <w:keepNext/>
      <w:keepLines/>
      <w:spacing w:before="200" w:line="276" w:lineRule="auto"/>
      <w:outlineLvl w:val="1"/>
    </w:pPr>
    <w:rPr>
      <w:rFonts w:asciiTheme="majorHAnsi" w:eastAsiaTheme="majorEastAsia" w:hAnsiTheme="majorHAnsi" w:cstheme="majorBidi"/>
      <w:b/>
      <w:bCs/>
      <w:color w:val="4F81BD" w:themeColor="accent1"/>
      <w:sz w:val="26"/>
      <w:szCs w:val="26"/>
      <w:lang w:val="de-CH"/>
    </w:rPr>
  </w:style>
  <w:style w:type="paragraph" w:styleId="berschrift3">
    <w:name w:val="heading 3"/>
    <w:basedOn w:val="Standard"/>
    <w:next w:val="Standard"/>
    <w:link w:val="berschrift3Zeichen"/>
    <w:uiPriority w:val="9"/>
    <w:qFormat/>
    <w:rsid w:val="00995460"/>
    <w:pPr>
      <w:keepNext/>
      <w:keepLines/>
      <w:spacing w:before="200"/>
      <w:outlineLvl w:val="2"/>
    </w:pPr>
    <w:rPr>
      <w:rFonts w:asciiTheme="majorHAnsi" w:eastAsiaTheme="majorEastAsia" w:hAnsiTheme="majorHAnsi" w:cstheme="majorBidi"/>
      <w:b/>
      <w:bCs/>
      <w:color w:val="4F81BD" w:themeColor="accent1"/>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eichen">
    <w:name w:val="Überschrift 2 Zeichen"/>
    <w:basedOn w:val="Absatzstandardschriftart"/>
    <w:link w:val="berschrift2"/>
    <w:uiPriority w:val="9"/>
    <w:rsid w:val="00995460"/>
    <w:rPr>
      <w:rFonts w:asciiTheme="majorHAnsi" w:eastAsiaTheme="majorEastAsia" w:hAnsiTheme="majorHAnsi" w:cstheme="majorBidi"/>
      <w:b/>
      <w:bCs/>
      <w:color w:val="4F81BD" w:themeColor="accent1"/>
      <w:sz w:val="26"/>
      <w:szCs w:val="26"/>
      <w:lang w:val="de-CH" w:eastAsia="en-US"/>
    </w:rPr>
  </w:style>
  <w:style w:type="character" w:customStyle="1" w:styleId="berschrift3Zeichen">
    <w:name w:val="Überschrift 3 Zeichen"/>
    <w:basedOn w:val="Absatzstandardschriftart"/>
    <w:link w:val="berschrift3"/>
    <w:uiPriority w:val="9"/>
    <w:rsid w:val="00995460"/>
    <w:rPr>
      <w:rFonts w:asciiTheme="majorHAnsi" w:eastAsiaTheme="majorEastAsia" w:hAnsiTheme="majorHAnsi" w:cstheme="majorBidi"/>
      <w:b/>
      <w:bCs/>
      <w:color w:val="4F81BD" w:themeColor="accent1"/>
      <w:lang w:val="en-US" w:eastAsia="en-US"/>
    </w:rPr>
  </w:style>
  <w:style w:type="character" w:styleId="Link">
    <w:name w:val="Hyperlink"/>
    <w:basedOn w:val="Absatzstandardschriftart"/>
    <w:uiPriority w:val="99"/>
    <w:unhideWhenUsed/>
    <w:rsid w:val="00995460"/>
    <w:rPr>
      <w:color w:val="0000FF" w:themeColor="hyperlink"/>
      <w:u w:val="single"/>
    </w:rPr>
  </w:style>
  <w:style w:type="character" w:styleId="Kommentarzeichen">
    <w:name w:val="annotation reference"/>
    <w:basedOn w:val="Absatzstandardschriftart"/>
    <w:uiPriority w:val="99"/>
    <w:rsid w:val="00995460"/>
    <w:rPr>
      <w:sz w:val="16"/>
      <w:szCs w:val="16"/>
    </w:rPr>
  </w:style>
  <w:style w:type="paragraph" w:styleId="Kommentartext">
    <w:name w:val="annotation text"/>
    <w:basedOn w:val="Standard"/>
    <w:link w:val="KommentartextZeichen"/>
    <w:uiPriority w:val="99"/>
    <w:rsid w:val="00995460"/>
    <w:rPr>
      <w:rFonts w:eastAsiaTheme="minorHAnsi"/>
      <w:sz w:val="20"/>
      <w:szCs w:val="20"/>
      <w:lang w:val="en-US"/>
    </w:rPr>
  </w:style>
  <w:style w:type="character" w:customStyle="1" w:styleId="KommentartextZeichen">
    <w:name w:val="Kommentartext Zeichen"/>
    <w:basedOn w:val="Absatzstandardschriftart"/>
    <w:link w:val="Kommentartext"/>
    <w:uiPriority w:val="99"/>
    <w:rsid w:val="00995460"/>
    <w:rPr>
      <w:rFonts w:eastAsiaTheme="minorHAnsi"/>
      <w:sz w:val="20"/>
      <w:szCs w:val="20"/>
      <w:lang w:val="en-US" w:eastAsia="en-US"/>
    </w:rPr>
  </w:style>
  <w:style w:type="paragraph" w:styleId="Sprechblasentext">
    <w:name w:val="Balloon Text"/>
    <w:basedOn w:val="Standard"/>
    <w:link w:val="SprechblasentextZeichen"/>
    <w:uiPriority w:val="99"/>
    <w:semiHidden/>
    <w:unhideWhenUsed/>
    <w:rsid w:val="00995460"/>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995460"/>
    <w:rPr>
      <w:rFonts w:ascii="Lucida Grande" w:hAnsi="Lucida Grande" w:cs="Lucida Grande"/>
      <w:sz w:val="18"/>
      <w:szCs w:val="18"/>
      <w:lang w:eastAsia="en-US"/>
    </w:rPr>
  </w:style>
  <w:style w:type="paragraph" w:styleId="Listenabsatz">
    <w:name w:val="List Paragraph"/>
    <w:basedOn w:val="Standard"/>
    <w:uiPriority w:val="34"/>
    <w:qFormat/>
    <w:rsid w:val="00995460"/>
    <w:pPr>
      <w:ind w:left="720"/>
      <w:contextualSpacing/>
    </w:pPr>
  </w:style>
  <w:style w:type="character" w:styleId="GesichteterLink">
    <w:name w:val="FollowedHyperlink"/>
    <w:basedOn w:val="Absatzstandardschriftart"/>
    <w:uiPriority w:val="99"/>
    <w:semiHidden/>
    <w:unhideWhenUsed/>
    <w:rsid w:val="00C8025E"/>
    <w:rPr>
      <w:color w:val="800080" w:themeColor="followedHyperlink"/>
      <w:u w:val="single"/>
    </w:rPr>
  </w:style>
  <w:style w:type="paragraph" w:styleId="Kommentarthema">
    <w:name w:val="annotation subject"/>
    <w:basedOn w:val="Kommentartext"/>
    <w:next w:val="Kommentartext"/>
    <w:link w:val="KommentarthemaZeichen"/>
    <w:uiPriority w:val="99"/>
    <w:semiHidden/>
    <w:unhideWhenUsed/>
    <w:rsid w:val="00F62A5E"/>
    <w:rPr>
      <w:rFonts w:eastAsiaTheme="minorEastAsia"/>
      <w:b/>
      <w:bCs/>
      <w:lang w:val="de-DE"/>
    </w:rPr>
  </w:style>
  <w:style w:type="character" w:customStyle="1" w:styleId="KommentarthemaZeichen">
    <w:name w:val="Kommentarthema Zeichen"/>
    <w:basedOn w:val="KommentartextZeichen"/>
    <w:link w:val="Kommentarthema"/>
    <w:uiPriority w:val="99"/>
    <w:semiHidden/>
    <w:rsid w:val="00F62A5E"/>
    <w:rPr>
      <w:rFonts w:eastAsiaTheme="minorHAnsi"/>
      <w:b/>
      <w:bCs/>
      <w:sz w:val="20"/>
      <w:szCs w:val="2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95460"/>
    <w:rPr>
      <w:lang w:eastAsia="en-US"/>
    </w:rPr>
  </w:style>
  <w:style w:type="paragraph" w:styleId="berschrift2">
    <w:name w:val="heading 2"/>
    <w:basedOn w:val="Standard"/>
    <w:next w:val="Standard"/>
    <w:link w:val="berschrift2Zeichen"/>
    <w:uiPriority w:val="9"/>
    <w:unhideWhenUsed/>
    <w:qFormat/>
    <w:rsid w:val="00995460"/>
    <w:pPr>
      <w:keepNext/>
      <w:keepLines/>
      <w:spacing w:before="200" w:line="276" w:lineRule="auto"/>
      <w:outlineLvl w:val="1"/>
    </w:pPr>
    <w:rPr>
      <w:rFonts w:asciiTheme="majorHAnsi" w:eastAsiaTheme="majorEastAsia" w:hAnsiTheme="majorHAnsi" w:cstheme="majorBidi"/>
      <w:b/>
      <w:bCs/>
      <w:color w:val="4F81BD" w:themeColor="accent1"/>
      <w:sz w:val="26"/>
      <w:szCs w:val="26"/>
      <w:lang w:val="de-CH"/>
    </w:rPr>
  </w:style>
  <w:style w:type="paragraph" w:styleId="berschrift3">
    <w:name w:val="heading 3"/>
    <w:basedOn w:val="Standard"/>
    <w:next w:val="Standard"/>
    <w:link w:val="berschrift3Zeichen"/>
    <w:uiPriority w:val="9"/>
    <w:qFormat/>
    <w:rsid w:val="00995460"/>
    <w:pPr>
      <w:keepNext/>
      <w:keepLines/>
      <w:spacing w:before="200"/>
      <w:outlineLvl w:val="2"/>
    </w:pPr>
    <w:rPr>
      <w:rFonts w:asciiTheme="majorHAnsi" w:eastAsiaTheme="majorEastAsia" w:hAnsiTheme="majorHAnsi" w:cstheme="majorBidi"/>
      <w:b/>
      <w:bCs/>
      <w:color w:val="4F81BD" w:themeColor="accent1"/>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eichen">
    <w:name w:val="Überschrift 2 Zeichen"/>
    <w:basedOn w:val="Absatzstandardschriftart"/>
    <w:link w:val="berschrift2"/>
    <w:uiPriority w:val="9"/>
    <w:rsid w:val="00995460"/>
    <w:rPr>
      <w:rFonts w:asciiTheme="majorHAnsi" w:eastAsiaTheme="majorEastAsia" w:hAnsiTheme="majorHAnsi" w:cstheme="majorBidi"/>
      <w:b/>
      <w:bCs/>
      <w:color w:val="4F81BD" w:themeColor="accent1"/>
      <w:sz w:val="26"/>
      <w:szCs w:val="26"/>
      <w:lang w:val="de-CH" w:eastAsia="en-US"/>
    </w:rPr>
  </w:style>
  <w:style w:type="character" w:customStyle="1" w:styleId="berschrift3Zeichen">
    <w:name w:val="Überschrift 3 Zeichen"/>
    <w:basedOn w:val="Absatzstandardschriftart"/>
    <w:link w:val="berschrift3"/>
    <w:uiPriority w:val="9"/>
    <w:rsid w:val="00995460"/>
    <w:rPr>
      <w:rFonts w:asciiTheme="majorHAnsi" w:eastAsiaTheme="majorEastAsia" w:hAnsiTheme="majorHAnsi" w:cstheme="majorBidi"/>
      <w:b/>
      <w:bCs/>
      <w:color w:val="4F81BD" w:themeColor="accent1"/>
      <w:lang w:val="en-US" w:eastAsia="en-US"/>
    </w:rPr>
  </w:style>
  <w:style w:type="character" w:styleId="Link">
    <w:name w:val="Hyperlink"/>
    <w:basedOn w:val="Absatzstandardschriftart"/>
    <w:uiPriority w:val="99"/>
    <w:unhideWhenUsed/>
    <w:rsid w:val="00995460"/>
    <w:rPr>
      <w:color w:val="0000FF" w:themeColor="hyperlink"/>
      <w:u w:val="single"/>
    </w:rPr>
  </w:style>
  <w:style w:type="character" w:styleId="Kommentarzeichen">
    <w:name w:val="annotation reference"/>
    <w:basedOn w:val="Absatzstandardschriftart"/>
    <w:uiPriority w:val="99"/>
    <w:rsid w:val="00995460"/>
    <w:rPr>
      <w:sz w:val="16"/>
      <w:szCs w:val="16"/>
    </w:rPr>
  </w:style>
  <w:style w:type="paragraph" w:styleId="Kommentartext">
    <w:name w:val="annotation text"/>
    <w:basedOn w:val="Standard"/>
    <w:link w:val="KommentartextZeichen"/>
    <w:uiPriority w:val="99"/>
    <w:rsid w:val="00995460"/>
    <w:rPr>
      <w:rFonts w:eastAsiaTheme="minorHAnsi"/>
      <w:sz w:val="20"/>
      <w:szCs w:val="20"/>
      <w:lang w:val="en-US"/>
    </w:rPr>
  </w:style>
  <w:style w:type="character" w:customStyle="1" w:styleId="KommentartextZeichen">
    <w:name w:val="Kommentartext Zeichen"/>
    <w:basedOn w:val="Absatzstandardschriftart"/>
    <w:link w:val="Kommentartext"/>
    <w:uiPriority w:val="99"/>
    <w:rsid w:val="00995460"/>
    <w:rPr>
      <w:rFonts w:eastAsiaTheme="minorHAnsi"/>
      <w:sz w:val="20"/>
      <w:szCs w:val="20"/>
      <w:lang w:val="en-US" w:eastAsia="en-US"/>
    </w:rPr>
  </w:style>
  <w:style w:type="paragraph" w:styleId="Sprechblasentext">
    <w:name w:val="Balloon Text"/>
    <w:basedOn w:val="Standard"/>
    <w:link w:val="SprechblasentextZeichen"/>
    <w:uiPriority w:val="99"/>
    <w:semiHidden/>
    <w:unhideWhenUsed/>
    <w:rsid w:val="00995460"/>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995460"/>
    <w:rPr>
      <w:rFonts w:ascii="Lucida Grande" w:hAnsi="Lucida Grande" w:cs="Lucida Grande"/>
      <w:sz w:val="18"/>
      <w:szCs w:val="18"/>
      <w:lang w:eastAsia="en-US"/>
    </w:rPr>
  </w:style>
  <w:style w:type="paragraph" w:styleId="Listenabsatz">
    <w:name w:val="List Paragraph"/>
    <w:basedOn w:val="Standard"/>
    <w:uiPriority w:val="34"/>
    <w:qFormat/>
    <w:rsid w:val="00995460"/>
    <w:pPr>
      <w:ind w:left="720"/>
      <w:contextualSpacing/>
    </w:pPr>
  </w:style>
  <w:style w:type="character" w:styleId="GesichteterLink">
    <w:name w:val="FollowedHyperlink"/>
    <w:basedOn w:val="Absatzstandardschriftart"/>
    <w:uiPriority w:val="99"/>
    <w:semiHidden/>
    <w:unhideWhenUsed/>
    <w:rsid w:val="00C8025E"/>
    <w:rPr>
      <w:color w:val="800080" w:themeColor="followedHyperlink"/>
      <w:u w:val="single"/>
    </w:rPr>
  </w:style>
  <w:style w:type="paragraph" w:styleId="Kommentarthema">
    <w:name w:val="annotation subject"/>
    <w:basedOn w:val="Kommentartext"/>
    <w:next w:val="Kommentartext"/>
    <w:link w:val="KommentarthemaZeichen"/>
    <w:uiPriority w:val="99"/>
    <w:semiHidden/>
    <w:unhideWhenUsed/>
    <w:rsid w:val="00F62A5E"/>
    <w:rPr>
      <w:rFonts w:eastAsiaTheme="minorEastAsia"/>
      <w:b/>
      <w:bCs/>
      <w:lang w:val="de-DE"/>
    </w:rPr>
  </w:style>
  <w:style w:type="character" w:customStyle="1" w:styleId="KommentarthemaZeichen">
    <w:name w:val="Kommentarthema Zeichen"/>
    <w:basedOn w:val="KommentartextZeichen"/>
    <w:link w:val="Kommentarthema"/>
    <w:uiPriority w:val="99"/>
    <w:semiHidden/>
    <w:rsid w:val="00F62A5E"/>
    <w:rPr>
      <w:rFonts w:eastAsiaTheme="minorHAnsi"/>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ellprofiler.org" TargetMode="External"/><Relationship Id="rId12" Type="http://schemas.openxmlformats.org/officeDocument/2006/relationships/hyperlink" Target="http://www.cellprofiler.org" TargetMode="External"/><Relationship Id="rId13" Type="http://schemas.openxmlformats.org/officeDocument/2006/relationships/hyperlink" Target="http://www.cellclassifier.ethz.ch" TargetMode="External"/><Relationship Id="rId14" Type="http://schemas.openxmlformats.org/officeDocument/2006/relationships/image" Target="media/image5.png"/><Relationship Id="rId15" Type="http://schemas.openxmlformats.org/officeDocument/2006/relationships/hyperlink" Target="http://www.string-db.org"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040798-CBDA-D14A-B0BF-C093083BF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198</Words>
  <Characters>20149</Characters>
  <Application>Microsoft Macintosh Word</Application>
  <DocSecurity>0</DocSecurity>
  <Lines>167</Lines>
  <Paragraphs>46</Paragraphs>
  <ScaleCrop>false</ScaleCrop>
  <HeadingPairs>
    <vt:vector size="2" baseType="variant">
      <vt:variant>
        <vt:lpstr>Title</vt:lpstr>
      </vt:variant>
      <vt:variant>
        <vt:i4>1</vt:i4>
      </vt:variant>
    </vt:vector>
  </HeadingPairs>
  <TitlesOfParts>
    <vt:vector size="1" baseType="lpstr">
      <vt:lpstr/>
    </vt:vector>
  </TitlesOfParts>
  <Company>Universität Münster</Company>
  <LinksUpToDate>false</LinksUpToDate>
  <CharactersWithSpaces>23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 Schelhaas</dc:creator>
  <cp:lastModifiedBy>Mario Schelhaas</cp:lastModifiedBy>
  <cp:revision>3</cp:revision>
  <dcterms:created xsi:type="dcterms:W3CDTF">2014-04-25T09:05:00Z</dcterms:created>
  <dcterms:modified xsi:type="dcterms:W3CDTF">2014-04-28T16:57:00Z</dcterms:modified>
</cp:coreProperties>
</file>